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65422F">
      <w:pPr>
        <w:pStyle w:val="Title"/>
        <w:spacing w:line="360" w:lineRule="auto"/>
        <w:jc w:val="both"/>
      </w:pPr>
      <w:r>
        <w:t>Chapter 3 – Implementation</w:t>
      </w:r>
    </w:p>
    <w:p w14:paraId="60705FE7" w14:textId="77777777" w:rsidR="00C62110" w:rsidRDefault="00C62110" w:rsidP="0065422F">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65422F">
      <w:pPr>
        <w:pStyle w:val="Heading1"/>
        <w:spacing w:line="360" w:lineRule="auto"/>
        <w:jc w:val="both"/>
      </w:pPr>
      <w:r>
        <w:t>Enonic CMS</w:t>
      </w:r>
    </w:p>
    <w:p w14:paraId="32D4D7DE" w14:textId="702D528C" w:rsidR="00BB7FC3" w:rsidRPr="00BB7FC3" w:rsidRDefault="007E7C98" w:rsidP="0065422F">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65422F">
      <w:pPr>
        <w:pStyle w:val="Heading2"/>
        <w:spacing w:line="360" w:lineRule="auto"/>
        <w:jc w:val="both"/>
      </w:pPr>
      <w:r>
        <w:t>Background</w:t>
      </w:r>
    </w:p>
    <w:p w14:paraId="7D8F4637" w14:textId="086C05F2" w:rsidR="008B318B" w:rsidRDefault="008B318B" w:rsidP="0065422F">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65422F">
      <w:pPr>
        <w:spacing w:line="360" w:lineRule="auto"/>
        <w:jc w:val="both"/>
      </w:pPr>
    </w:p>
    <w:p w14:paraId="3B437939" w14:textId="296CBCBB" w:rsidR="00E308D9" w:rsidRDefault="00E308D9" w:rsidP="0065422F">
      <w:pPr>
        <w:spacing w:line="360" w:lineRule="auto"/>
        <w:jc w:val="both"/>
      </w:pPr>
      <w:r>
        <w:t>Enonic is meant to funct</w:t>
      </w:r>
      <w:r w:rsidR="002A7574">
        <w:t xml:space="preserve">ion as a software platform for </w:t>
      </w:r>
      <w:r>
        <w:t>mediu</w:t>
      </w:r>
      <w:r w:rsidR="002A7574">
        <w:t xml:space="preserve">m to large organizations </w:t>
      </w:r>
      <w:r w:rsidR="00EB43CD">
        <w:fldChar w:fldCharType="begin"/>
      </w:r>
      <w:r w:rsidR="00C67397">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EB43CD">
        <w:fldChar w:fldCharType="separate"/>
      </w:r>
      <w:r w:rsidR="00C67397">
        <w:rPr>
          <w:noProof/>
        </w:rPr>
        <w:t>[</w:t>
      </w:r>
      <w:hyperlink w:anchor="_ENREF_1" w:tooltip="Enonic, 2013 #30" w:history="1">
        <w:r w:rsidR="00C67397">
          <w:rPr>
            <w:noProof/>
          </w:rPr>
          <w:t>1</w:t>
        </w:r>
      </w:hyperlink>
      <w:r w:rsidR="00C67397">
        <w:rPr>
          <w:noProof/>
        </w:rPr>
        <w:t>]</w:t>
      </w:r>
      <w:r w:rsidR="00EB43CD">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EB43CD">
        <w:fldChar w:fldCharType="begin"/>
      </w:r>
      <w:r w:rsidR="00C67397">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EB43CD">
        <w:fldChar w:fldCharType="separate"/>
      </w:r>
      <w:r w:rsidR="00C67397">
        <w:rPr>
          <w:noProof/>
        </w:rPr>
        <w:t>[</w:t>
      </w:r>
      <w:hyperlink w:anchor="_ENREF_2" w:tooltip="Enonic, 2013 #29" w:history="1">
        <w:r w:rsidR="00C67397">
          <w:rPr>
            <w:noProof/>
          </w:rPr>
          <w:t>2</w:t>
        </w:r>
      </w:hyperlink>
      <w:r w:rsidR="00C67397">
        <w:rPr>
          <w:noProof/>
        </w:rPr>
        <w:t>]</w:t>
      </w:r>
      <w:r w:rsidR="00EB43CD">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65422F">
      <w:pPr>
        <w:spacing w:line="360" w:lineRule="auto"/>
        <w:jc w:val="both"/>
      </w:pPr>
    </w:p>
    <w:p w14:paraId="5CDEDD1A" w14:textId="14A0157C" w:rsidR="00684988" w:rsidRDefault="00684988" w:rsidP="0065422F">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65422F">
      <w:pPr>
        <w:spacing w:line="360" w:lineRule="auto"/>
        <w:jc w:val="both"/>
      </w:pPr>
    </w:p>
    <w:p w14:paraId="3F0AEA09" w14:textId="6B43DDB8" w:rsidR="00AD06EF" w:rsidRDefault="00B53684" w:rsidP="0065422F">
      <w:pPr>
        <w:spacing w:line="360" w:lineRule="auto"/>
        <w:jc w:val="both"/>
      </w:pPr>
      <w:r>
        <w:lastRenderedPageBreak/>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EB43CD">
        <w:fldChar w:fldCharType="begin"/>
      </w:r>
      <w:r w:rsidR="00C67397">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EB43CD">
        <w:fldChar w:fldCharType="separate"/>
      </w:r>
      <w:r w:rsidR="00C67397">
        <w:rPr>
          <w:noProof/>
        </w:rPr>
        <w:t>[</w:t>
      </w:r>
      <w:hyperlink w:anchor="_ENREF_3" w:tooltip="Enonic, 2013 #31" w:history="1">
        <w:r w:rsidR="00C67397">
          <w:rPr>
            <w:noProof/>
          </w:rPr>
          <w:t>3</w:t>
        </w:r>
      </w:hyperlink>
      <w:r w:rsidR="00C67397">
        <w:rPr>
          <w:noProof/>
        </w:rPr>
        <w:t>]</w:t>
      </w:r>
      <w:r w:rsidR="00EB43CD">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65422F">
      <w:pPr>
        <w:spacing w:line="360" w:lineRule="auto"/>
        <w:jc w:val="both"/>
      </w:pPr>
    </w:p>
    <w:p w14:paraId="37898E4A" w14:textId="090DF3E3" w:rsidR="00AD7D32" w:rsidRDefault="00311B03" w:rsidP="0065422F">
      <w:pPr>
        <w:pStyle w:val="Heading2"/>
        <w:spacing w:line="360" w:lineRule="auto"/>
        <w:jc w:val="both"/>
      </w:pPr>
      <w:r>
        <w:t>Data</w:t>
      </w:r>
      <w:r w:rsidR="00AD7D32">
        <w:t>sources</w:t>
      </w:r>
    </w:p>
    <w:p w14:paraId="6885D7C9" w14:textId="57C84DED" w:rsidR="004853E6" w:rsidRDefault="00A532AF" w:rsidP="0065422F">
      <w:pPr>
        <w:spacing w:line="360" w:lineRule="auto"/>
        <w:jc w:val="both"/>
      </w:pPr>
      <w:r>
        <w:t>A datasource in Enonic CMS is a collection of one or more Java method calls used to retrieve data fro</w:t>
      </w:r>
      <w:r w:rsidR="00685F3B">
        <w:t>m a database or other sources</w:t>
      </w:r>
      <w:r w:rsidR="00D64B4B">
        <w:t xml:space="preserve"> </w:t>
      </w:r>
      <w:r w:rsidR="00EB43CD">
        <w:fldChar w:fldCharType="begin"/>
      </w:r>
      <w:r w:rsidR="00C67397">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EB43CD">
        <w:fldChar w:fldCharType="separate"/>
      </w:r>
      <w:r w:rsidR="00C67397">
        <w:rPr>
          <w:noProof/>
        </w:rPr>
        <w:t>[</w:t>
      </w:r>
      <w:hyperlink w:anchor="_ENREF_4" w:tooltip="Enonic, 2013 #32" w:history="1">
        <w:r w:rsidR="00C67397">
          <w:rPr>
            <w:noProof/>
          </w:rPr>
          <w:t>4</w:t>
        </w:r>
      </w:hyperlink>
      <w:r w:rsidR="00C67397">
        <w:rPr>
          <w:noProof/>
        </w:rPr>
        <w:t>]</w:t>
      </w:r>
      <w:r w:rsidR="00EB43CD">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65422F">
      <w:pPr>
        <w:spacing w:line="360" w:lineRule="auto"/>
        <w:jc w:val="both"/>
      </w:pPr>
    </w:p>
    <w:p w14:paraId="2E2C5DA7" w14:textId="3E9E6539" w:rsidR="00E71B59" w:rsidRDefault="00E71B59" w:rsidP="0065422F">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65422F">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EB43CD" w:rsidRDefault="00EB43CD"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EB43CD" w:rsidRPr="002200BD" w:rsidRDefault="00EB43CD"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EB43CD" w:rsidRPr="002200BD" w:rsidRDefault="00EB43CD"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EB43CD" w:rsidRDefault="00EB43CD"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EB43CD" w:rsidRDefault="00EB43CD"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EB43CD" w:rsidRPr="002200BD" w:rsidRDefault="00EB43CD"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EB43CD" w:rsidRDefault="00EB43CD"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A45D45" w:rsidRDefault="00A45D45" w:rsidP="002200BD">
                        <w:pPr>
                          <w:rPr>
                            <w:rFonts w:ascii="Consolas" w:hAnsi="Consolas" w:cs="Courier"/>
                            <w:color w:val="000000"/>
                            <w:sz w:val="20"/>
                            <w:szCs w:val="20"/>
                          </w:rPr>
                        </w:pPr>
                        <w:r>
                          <w:rPr>
                            <w:rFonts w:ascii="Consolas" w:hAnsi="Consolas" w:cs="Courier"/>
                            <w:color w:val="000000"/>
                            <w:sz w:val="20"/>
                            <w:szCs w:val="20"/>
                          </w:rPr>
                          <w:t>&lt;datasources&gt;</w:t>
                        </w:r>
                      </w:p>
                      <w:p w14:paraId="54B390BE" w14:textId="1EA482C6" w:rsidR="00A45D45" w:rsidRPr="002200BD" w:rsidRDefault="00A45D45"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07C4A2DE" w14:textId="741C73D6"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738B7D51" w14:textId="346811EB" w:rsidR="00A45D45" w:rsidRDefault="00A45D45"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A45D45" w:rsidRDefault="00A45D45" w:rsidP="002200BD">
                        <w:pPr>
                          <w:ind w:firstLine="720"/>
                          <w:rPr>
                            <w:rFonts w:ascii="Consolas" w:hAnsi="Consolas" w:cs="Courier"/>
                            <w:color w:val="000000"/>
                            <w:sz w:val="20"/>
                            <w:szCs w:val="20"/>
                          </w:rPr>
                        </w:pPr>
                        <w:r>
                          <w:rPr>
                            <w:rFonts w:ascii="Consolas" w:hAnsi="Consolas" w:cs="Courier"/>
                            <w:color w:val="000000"/>
                            <w:sz w:val="20"/>
                            <w:szCs w:val="20"/>
                          </w:rPr>
                          <w:t>..</w:t>
                        </w:r>
                      </w:p>
                      <w:p w14:paraId="03CC8C1F" w14:textId="74797F7A" w:rsidR="00A45D45" w:rsidRPr="002200BD" w:rsidRDefault="00A45D45"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A45D45" w:rsidRDefault="00A45D45"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65422F">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65422F">
      <w:pPr>
        <w:spacing w:line="360" w:lineRule="auto"/>
        <w:jc w:val="both"/>
      </w:pPr>
    </w:p>
    <w:p w14:paraId="0E87FE99" w14:textId="025B9795" w:rsidR="0031500B" w:rsidRDefault="00A34706" w:rsidP="0065422F">
      <w:pPr>
        <w:pStyle w:val="Heading2"/>
        <w:spacing w:line="360" w:lineRule="auto"/>
        <w:jc w:val="both"/>
      </w:pPr>
      <w:r>
        <w:t>Device Detection</w:t>
      </w:r>
      <w:r w:rsidR="00A37E49">
        <w:t xml:space="preserve"> and Classification</w:t>
      </w:r>
    </w:p>
    <w:p w14:paraId="467FF996" w14:textId="2676C9B1" w:rsidR="007630C5" w:rsidRDefault="00156703" w:rsidP="0065422F">
      <w:pPr>
        <w:spacing w:line="360" w:lineRule="auto"/>
        <w:jc w:val="both"/>
      </w:pPr>
      <w:r>
        <w:t>Enonic CMS supports device detection on the server</w:t>
      </w:r>
      <w:r w:rsidR="00D64B4B">
        <w:t xml:space="preserve"> </w:t>
      </w:r>
      <w:r w:rsidR="00EB43CD">
        <w:fldChar w:fldCharType="begin"/>
      </w:r>
      <w:r w:rsidR="00C67397">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EB43CD">
        <w:fldChar w:fldCharType="separate"/>
      </w:r>
      <w:r w:rsidR="00C67397">
        <w:rPr>
          <w:noProof/>
        </w:rPr>
        <w:t>[</w:t>
      </w:r>
      <w:hyperlink w:anchor="_ENREF_5" w:tooltip="Enonic, 2013 #33" w:history="1">
        <w:r w:rsidR="00C67397">
          <w:rPr>
            <w:noProof/>
          </w:rPr>
          <w:t>5</w:t>
        </w:r>
      </w:hyperlink>
      <w:r w:rsidR="00C67397">
        <w:rPr>
          <w:noProof/>
        </w:rPr>
        <w:t>]</w:t>
      </w:r>
      <w:r w:rsidR="00EB43CD">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65422F">
      <w:pPr>
        <w:spacing w:line="360" w:lineRule="auto"/>
        <w:jc w:val="both"/>
      </w:pPr>
    </w:p>
    <w:p w14:paraId="2CA569D1" w14:textId="43020C02" w:rsidR="00FD53A7" w:rsidRDefault="00516533" w:rsidP="0065422F">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65422F">
      <w:pPr>
        <w:spacing w:line="360" w:lineRule="auto"/>
        <w:jc w:val="both"/>
      </w:pPr>
    </w:p>
    <w:p w14:paraId="64B04598" w14:textId="2E298AA2" w:rsidR="008710E9" w:rsidRDefault="005E0395" w:rsidP="0065422F">
      <w:pPr>
        <w:pStyle w:val="Heading2"/>
        <w:spacing w:line="360" w:lineRule="auto"/>
        <w:jc w:val="both"/>
      </w:pPr>
      <w:r>
        <w:t>Plug</w:t>
      </w:r>
      <w:r w:rsidR="008710E9">
        <w:t>ins</w:t>
      </w:r>
    </w:p>
    <w:p w14:paraId="351F34E5" w14:textId="77CBB285" w:rsidR="007F63AF" w:rsidRDefault="00A56966" w:rsidP="0065422F">
      <w:pPr>
        <w:spacing w:line="360" w:lineRule="auto"/>
        <w:jc w:val="both"/>
      </w:pPr>
      <w:r>
        <w:t>Enonic supports development of plugins for extendi</w:t>
      </w:r>
      <w:r w:rsidR="00171258">
        <w:t>ng the functionality of the CMS</w:t>
      </w:r>
      <w:r w:rsidR="002302DA">
        <w:t xml:space="preserve"> </w:t>
      </w:r>
      <w:r w:rsidR="00EB43CD">
        <w:fldChar w:fldCharType="begin"/>
      </w:r>
      <w:r w:rsidR="00C67397">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EB43CD">
        <w:fldChar w:fldCharType="separate"/>
      </w:r>
      <w:r w:rsidR="00C67397">
        <w:rPr>
          <w:noProof/>
        </w:rPr>
        <w:t>[</w:t>
      </w:r>
      <w:hyperlink w:anchor="_ENREF_6" w:tooltip="Enonic, 2013 #34" w:history="1">
        <w:r w:rsidR="00C67397">
          <w:rPr>
            <w:noProof/>
          </w:rPr>
          <w:t>6</w:t>
        </w:r>
      </w:hyperlink>
      <w:r w:rsidR="00C67397">
        <w:rPr>
          <w:noProof/>
        </w:rPr>
        <w:t>]</w:t>
      </w:r>
      <w:r w:rsidR="00EB43CD">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65422F">
      <w:pPr>
        <w:spacing w:line="360" w:lineRule="auto"/>
        <w:jc w:val="both"/>
      </w:pPr>
    </w:p>
    <w:p w14:paraId="36A51ED5" w14:textId="22734123" w:rsidR="00E1199C" w:rsidRDefault="006408D8" w:rsidP="0065422F">
      <w:pPr>
        <w:spacing w:line="360" w:lineRule="auto"/>
        <w:jc w:val="both"/>
      </w:pPr>
      <w:r>
        <w:rPr>
          <w:noProof/>
        </w:rPr>
        <w:lastRenderedPageBreak/>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EB43CD" w:rsidRDefault="00EB43CD"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65422F">
      <w:pPr>
        <w:spacing w:line="360" w:lineRule="auto"/>
        <w:jc w:val="both"/>
      </w:pPr>
    </w:p>
    <w:p w14:paraId="1605F399" w14:textId="37E58E24" w:rsidR="00DD5A20" w:rsidRDefault="00DC0C35" w:rsidP="0065422F">
      <w:pPr>
        <w:spacing w:line="360" w:lineRule="auto"/>
        <w:jc w:val="both"/>
      </w:pPr>
      <w:r>
        <w:t>Most of the classes in the API can be extended, with two exceptions:</w:t>
      </w:r>
    </w:p>
    <w:p w14:paraId="7C8AD0CB" w14:textId="77777777" w:rsidR="008C0AFF" w:rsidRDefault="008C0AFF" w:rsidP="0065422F">
      <w:pPr>
        <w:spacing w:line="360" w:lineRule="auto"/>
        <w:jc w:val="both"/>
      </w:pPr>
    </w:p>
    <w:p w14:paraId="1929E6CC" w14:textId="355AD3F2" w:rsidR="00DC0C35" w:rsidRDefault="00DC0C35" w:rsidP="0065422F">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65422F">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65422F">
      <w:pPr>
        <w:spacing w:line="360" w:lineRule="auto"/>
        <w:jc w:val="both"/>
      </w:pPr>
    </w:p>
    <w:p w14:paraId="1A67999B" w14:textId="6866FEB3" w:rsidR="00FC6822" w:rsidRDefault="004663C9" w:rsidP="0065422F">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65422F">
      <w:pPr>
        <w:spacing w:line="360" w:lineRule="auto"/>
        <w:jc w:val="both"/>
      </w:pPr>
    </w:p>
    <w:p w14:paraId="1455BB93" w14:textId="1FC4293A" w:rsidR="00236E67" w:rsidRDefault="00236E67" w:rsidP="0065422F">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65422F">
      <w:pPr>
        <w:spacing w:line="360" w:lineRule="auto"/>
        <w:jc w:val="both"/>
      </w:pPr>
    </w:p>
    <w:p w14:paraId="0678DDD6" w14:textId="64C6A36E" w:rsidR="00C608AB" w:rsidRDefault="00051666" w:rsidP="0065422F">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65422F">
      <w:pPr>
        <w:spacing w:line="360" w:lineRule="auto"/>
        <w:jc w:val="both"/>
      </w:pPr>
    </w:p>
    <w:p w14:paraId="0EE00750" w14:textId="691CD547" w:rsidR="009E6136" w:rsidRDefault="001B70FA" w:rsidP="0065422F">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65422F">
      <w:pPr>
        <w:pStyle w:val="Heading1"/>
        <w:spacing w:line="360" w:lineRule="auto"/>
        <w:jc w:val="both"/>
      </w:pPr>
      <w:r>
        <w:t>Detector for Enonic</w:t>
      </w:r>
    </w:p>
    <w:p w14:paraId="57A42F82" w14:textId="40C137D3" w:rsidR="009156C0" w:rsidRDefault="005F3A1E" w:rsidP="0065422F">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It is wholly based on the ideas of Dave Olsen and his own Detector system, which we presented in chapter 2.</w:t>
      </w:r>
    </w:p>
    <w:p w14:paraId="712853B9" w14:textId="77777777" w:rsidR="007E4A7A" w:rsidRPr="009156C0" w:rsidRDefault="007E4A7A" w:rsidP="0065422F">
      <w:pPr>
        <w:spacing w:line="360" w:lineRule="auto"/>
        <w:jc w:val="both"/>
      </w:pPr>
    </w:p>
    <w:p w14:paraId="622B471A" w14:textId="048A33C6" w:rsidR="009E6136" w:rsidRDefault="005512A0" w:rsidP="0065422F">
      <w:pPr>
        <w:pStyle w:val="Heading2"/>
        <w:spacing w:line="360" w:lineRule="auto"/>
        <w:jc w:val="both"/>
      </w:pPr>
      <w:r>
        <w:t>Conceptualization</w:t>
      </w:r>
    </w:p>
    <w:p w14:paraId="5C70510D" w14:textId="6E119F79" w:rsidR="00C25934" w:rsidRDefault="002C355D" w:rsidP="0065422F">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evices more accurately</w:t>
      </w:r>
      <w:r w:rsidR="002D222E">
        <w:t xml:space="preserve">. </w:t>
      </w:r>
      <w:r w:rsidR="0020398A">
        <w:t xml:space="preserve"> A Detector plugin can thus be a valuable addition to Enonic. </w:t>
      </w:r>
    </w:p>
    <w:p w14:paraId="12F4C1E6" w14:textId="77777777" w:rsidR="00C25934" w:rsidRDefault="00C25934" w:rsidP="0065422F">
      <w:pPr>
        <w:spacing w:line="360" w:lineRule="auto"/>
        <w:jc w:val="both"/>
      </w:pPr>
    </w:p>
    <w:p w14:paraId="6EF0E145" w14:textId="0C75DFFA" w:rsidR="007B76EB" w:rsidRDefault="002D222E" w:rsidP="0065422F">
      <w:pPr>
        <w:spacing w:line="360" w:lineRule="auto"/>
        <w:jc w:val="both"/>
      </w:pPr>
      <w:r>
        <w:lastRenderedPageBreak/>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15FFD952" w:rsidR="001F28AD" w:rsidRDefault="00976B0C" w:rsidP="0065422F">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65422F">
      <w:pPr>
        <w:spacing w:line="360" w:lineRule="auto"/>
        <w:jc w:val="both"/>
      </w:pPr>
    </w:p>
    <w:p w14:paraId="67C0D3CF" w14:textId="77777777" w:rsidR="00C7293B" w:rsidRDefault="000A0344" w:rsidP="0065422F">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 xml:space="preserve">not be stored in the same database as the contents of the website. A low-maintenance, lightweight database system should be used to minimize the amount of </w:t>
      </w:r>
      <w:r>
        <w:lastRenderedPageBreak/>
        <w:t>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65422F">
      <w:pPr>
        <w:spacing w:line="360" w:lineRule="auto"/>
        <w:jc w:val="both"/>
      </w:pPr>
    </w:p>
    <w:p w14:paraId="202EBCB9" w14:textId="18023E33" w:rsidR="00E50872" w:rsidRDefault="00AD14D4" w:rsidP="0065422F">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 severe o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252CF016" w14:textId="77777777" w:rsidR="00F169AB" w:rsidRDefault="00F169AB" w:rsidP="0065422F">
      <w:pPr>
        <w:spacing w:line="360" w:lineRule="auto"/>
        <w:jc w:val="both"/>
      </w:pPr>
    </w:p>
    <w:p w14:paraId="1BDFC8CB" w14:textId="638FE614" w:rsidR="008770EA" w:rsidRDefault="008B7F9B" w:rsidP="0065422F">
      <w:pPr>
        <w:pStyle w:val="Heading2"/>
        <w:spacing w:line="360" w:lineRule="auto"/>
        <w:jc w:val="both"/>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65422F">
      <w:pPr>
        <w:pStyle w:val="Heading3"/>
        <w:spacing w:line="360" w:lineRule="auto"/>
        <w:jc w:val="both"/>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7FB6C9B9" w:rsidR="00033D30" w:rsidRDefault="00A62F4E" w:rsidP="0065422F">
      <w:pPr>
        <w:spacing w:line="360" w:lineRule="auto"/>
        <w:jc w:val="both"/>
      </w:pPr>
      <w:r>
        <w:lastRenderedPageBreak/>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EB43CD">
        <w:fldChar w:fldCharType="begin"/>
      </w:r>
      <w:r w:rsidR="00C67397">
        <w:instrText xml:space="preserve"> ADDIN EN.CITE &lt;EndNote&gt;&lt;Cite&gt;&lt;Author&gt;10gen&lt;/Author&gt;&lt;Year&gt;2013&lt;/Year&gt;&lt;RecNum&gt;36&lt;/RecNum&gt;&lt;DisplayText&gt;[7]&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EB43CD">
        <w:fldChar w:fldCharType="separate"/>
      </w:r>
      <w:r w:rsidR="00C67397">
        <w:rPr>
          <w:noProof/>
        </w:rPr>
        <w:t>[</w:t>
      </w:r>
      <w:hyperlink w:anchor="_ENREF_7" w:tooltip="10gen, 2013 #36" w:history="1">
        <w:r w:rsidR="00C67397">
          <w:rPr>
            <w:noProof/>
          </w:rPr>
          <w:t>7</w:t>
        </w:r>
      </w:hyperlink>
      <w:r w:rsidR="00C67397">
        <w:rPr>
          <w:noProof/>
        </w:rPr>
        <w:t>]</w:t>
      </w:r>
      <w:r w:rsidR="00EB43CD">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17EDA49C" w:rsidR="00CF62F7" w:rsidRDefault="00540261" w:rsidP="0065422F">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646E6D">
        <w:t>would</w:t>
      </w:r>
      <w:r w:rsidR="003139B6">
        <w:t xml:space="preserve"> ha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65422F">
      <w:pPr>
        <w:pStyle w:val="Heading3"/>
        <w:spacing w:line="360" w:lineRule="auto"/>
        <w:jc w:val="both"/>
      </w:pPr>
      <w:r>
        <w:t>Application F</w:t>
      </w:r>
      <w:r w:rsidR="00211C6F">
        <w:t>low</w:t>
      </w:r>
    </w:p>
    <w:p w14:paraId="453512C0" w14:textId="77777777" w:rsidR="003A16F0" w:rsidRDefault="00135056" w:rsidP="0065422F">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w:t>
      </w:r>
      <w:r w:rsidR="003F009C">
        <w:lastRenderedPageBreak/>
        <w:t>befor</w:t>
      </w:r>
      <w:r w:rsidR="00057FBC">
        <w:t>e any HTML is served by the CMS, i.e. before the HTTP response has been generated.</w:t>
      </w:r>
    </w:p>
    <w:p w14:paraId="6E432FD7" w14:textId="00C6D7EF" w:rsidR="00456265" w:rsidRDefault="00456265" w:rsidP="0065422F">
      <w:pPr>
        <w:spacing w:line="360" w:lineRule="auto"/>
        <w:jc w:val="both"/>
      </w:pPr>
      <w:r>
        <w:t xml:space="preserve">The program flow in our overridden </w:t>
      </w:r>
      <w:proofErr w:type="spellStart"/>
      <w:r>
        <w:t>preHandle</w:t>
      </w:r>
      <w:proofErr w:type="spellEnd"/>
      <w:r>
        <w:t xml:space="preserve"> method is as follows:</w:t>
      </w:r>
    </w:p>
    <w:p w14:paraId="17983123" w14:textId="7EEB3882" w:rsidR="003A16F0" w:rsidRDefault="007E2354" w:rsidP="0065422F">
      <w:pPr>
        <w:spacing w:line="360" w:lineRule="auto"/>
        <w:jc w:val="both"/>
      </w:pPr>
      <w:r>
        <w:rPr>
          <w:noProof/>
        </w:rPr>
        <w:drawing>
          <wp:inline distT="0" distB="0" distL="0" distR="0" wp14:anchorId="20E3CAAA" wp14:editId="69E00D25">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lastRenderedPageBreak/>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47AE6FF1" w:rsidR="00A340EF" w:rsidRDefault="00F90667" w:rsidP="0065422F">
      <w:pPr>
        <w:spacing w:line="360" w:lineRule="auto"/>
        <w:jc w:val="both"/>
      </w:pPr>
      <w:r>
        <w:t xml:space="preserve">The </w:t>
      </w:r>
      <w:proofErr w:type="spellStart"/>
      <w:r>
        <w:t>postH</w:t>
      </w:r>
      <w:r w:rsidR="0011722D">
        <w:t>andle</w:t>
      </w:r>
      <w:proofErr w:type="spellEnd"/>
      <w:r w:rsidR="0011722D">
        <w:t xml:space="preserve"> method does not need t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65422F">
      <w:pPr>
        <w:spacing w:line="360" w:lineRule="auto"/>
        <w:jc w:val="both"/>
      </w:pPr>
    </w:p>
    <w:p w14:paraId="7F87F11D" w14:textId="6FEF2B90" w:rsidR="00A92063" w:rsidRDefault="00A92063" w:rsidP="0065422F">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65422F">
      <w:pPr>
        <w:spacing w:line="360" w:lineRule="auto"/>
        <w:jc w:val="both"/>
      </w:pPr>
    </w:p>
    <w:p w14:paraId="67737A68" w14:textId="0115A2A8" w:rsidR="009F2238" w:rsidRDefault="000B03F0" w:rsidP="0065422F">
      <w:pPr>
        <w:pStyle w:val="Heading3"/>
        <w:spacing w:line="360" w:lineRule="auto"/>
        <w:jc w:val="both"/>
      </w:pPr>
      <w:r>
        <w:t>Plugin C</w:t>
      </w:r>
      <w:r w:rsidR="00A340EF">
        <w:t>onfiguration</w:t>
      </w:r>
    </w:p>
    <w:p w14:paraId="5398C7B7" w14:textId="556E9134" w:rsidR="00D2286F" w:rsidRDefault="0005253B" w:rsidP="0065422F">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EB43CD" w:rsidRPr="00D2286F"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EB43CD" w:rsidRPr="00D2286F" w:rsidRDefault="00EB43CD" w:rsidP="00D2286F">
                              <w:pPr>
                                <w:widowControl w:val="0"/>
                                <w:autoSpaceDE w:val="0"/>
                                <w:autoSpaceDN w:val="0"/>
                                <w:adjustRightInd w:val="0"/>
                                <w:rPr>
                                  <w:rFonts w:ascii="Consolas" w:hAnsi="Consolas" w:cs="Monaco"/>
                                  <w:sz w:val="20"/>
                                  <w:szCs w:val="20"/>
                                </w:rPr>
                              </w:pPr>
                            </w:p>
                            <w:p w14:paraId="52C977EE" w14:textId="17BDEFB9" w:rsidR="00EB43CD" w:rsidRDefault="00EB43CD"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EB43CD" w:rsidRPr="00D2286F" w:rsidRDefault="00EB43CD" w:rsidP="00D2286F">
                              <w:pPr>
                                <w:widowControl w:val="0"/>
                                <w:autoSpaceDE w:val="0"/>
                                <w:autoSpaceDN w:val="0"/>
                                <w:adjustRightInd w:val="0"/>
                                <w:rPr>
                                  <w:rFonts w:ascii="Consolas" w:hAnsi="Consolas" w:cs="Monaco"/>
                                  <w:sz w:val="20"/>
                                  <w:szCs w:val="20"/>
                                </w:rPr>
                              </w:pPr>
                            </w:p>
                            <w:p w14:paraId="211666B0" w14:textId="05411441" w:rsidR="00EB43CD" w:rsidRPr="00D2286F" w:rsidRDefault="00EB43CD">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EB43CD" w:rsidRDefault="00EB43CD"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A45D45" w:rsidRPr="00D2286F" w:rsidRDefault="00A45D45" w:rsidP="00D2286F">
                        <w:pPr>
                          <w:widowControl w:val="0"/>
                          <w:autoSpaceDE w:val="0"/>
                          <w:autoSpaceDN w:val="0"/>
                          <w:adjustRightInd w:val="0"/>
                          <w:rPr>
                            <w:rFonts w:ascii="Consolas" w:hAnsi="Consolas" w:cs="Monaco"/>
                            <w:sz w:val="20"/>
                            <w:szCs w:val="20"/>
                          </w:rPr>
                        </w:pPr>
                      </w:p>
                      <w:p w14:paraId="52C977EE" w14:textId="17BDEFB9" w:rsidR="00A45D45"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A45D45" w:rsidRPr="00D2286F" w:rsidRDefault="00A45D45" w:rsidP="00D2286F">
                        <w:pPr>
                          <w:widowControl w:val="0"/>
                          <w:autoSpaceDE w:val="0"/>
                          <w:autoSpaceDN w:val="0"/>
                          <w:adjustRightInd w:val="0"/>
                          <w:rPr>
                            <w:rFonts w:ascii="Consolas" w:hAnsi="Consolas" w:cs="Monaco"/>
                            <w:sz w:val="20"/>
                            <w:szCs w:val="20"/>
                          </w:rPr>
                        </w:pPr>
                      </w:p>
                      <w:p w14:paraId="211666B0" w14:textId="05411441" w:rsidR="00A45D45" w:rsidRPr="00D2286F" w:rsidRDefault="00A45D45">
                        <w:pPr>
                          <w:rPr>
                            <w:rFonts w:ascii="Consolas" w:hAnsi="Consolas"/>
                            <w:sz w:val="20"/>
                            <w:szCs w:val="20"/>
                          </w:rPr>
                        </w:pPr>
                        <w:r>
                          <w:rPr>
                            <w:rFonts w:ascii="Consolas" w:hAnsi="Consolas"/>
                            <w:sz w:val="20"/>
                            <w:szCs w:val="20"/>
                          </w:rPr>
                          <w:t>families.uri = families.json</w:t>
                        </w:r>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A45D45" w:rsidRDefault="00A45D4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w:t>
      </w:r>
      <w:r w:rsidR="0011722D">
        <w:lastRenderedPageBreak/>
        <w:t>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65422F">
      <w:pPr>
        <w:pStyle w:val="Heading3"/>
        <w:spacing w:line="360" w:lineRule="auto"/>
        <w:jc w:val="both"/>
      </w:pPr>
      <w:r>
        <w:t>The D</w:t>
      </w:r>
      <w:r w:rsidR="00EB3D3B">
        <w:t>atabase</w:t>
      </w:r>
    </w:p>
    <w:p w14:paraId="74750B41" w14:textId="06799F63" w:rsidR="00EB3D3B" w:rsidRDefault="00EB3D3B" w:rsidP="0065422F">
      <w:pPr>
        <w:spacing w:line="360" w:lineRule="auto"/>
        <w:jc w:val="both"/>
      </w:pPr>
      <w:r>
        <w:t>The</w:t>
      </w:r>
      <w:r w:rsidR="00895FA5">
        <w:t xml:space="preserve"> default</w:t>
      </w:r>
      <w:r>
        <w:t xml:space="preserve"> database for the plugin is MongoDB and stores information to one 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65422F">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EB43CD" w:rsidRPr="00E97E58" w:rsidRDefault="00EB43CD"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EB43CD" w:rsidRPr="00C210A9" w:rsidRDefault="00EB43CD" w:rsidP="00C210A9">
                              <w:pPr>
                                <w:jc w:val="both"/>
                                <w:rPr>
                                  <w:rFonts w:ascii="Consolas" w:hAnsi="Consolas"/>
                                  <w:sz w:val="20"/>
                                  <w:szCs w:val="20"/>
                                </w:rPr>
                              </w:pPr>
                            </w:p>
                            <w:p w14:paraId="6AB6C0E3" w14:textId="3452AA6C"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EB43CD" w:rsidRPr="00C210A9" w:rsidRDefault="00EB43CD" w:rsidP="00C210A9">
                              <w:pPr>
                                <w:jc w:val="both"/>
                                <w:rPr>
                                  <w:rFonts w:ascii="Consolas" w:hAnsi="Consolas"/>
                                  <w:sz w:val="20"/>
                                  <w:szCs w:val="20"/>
                                </w:rPr>
                              </w:pPr>
                            </w:p>
                            <w:p w14:paraId="60D65922" w14:textId="63C05013"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EB43CD" w:rsidRPr="00C210A9" w:rsidRDefault="00EB43CD"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EB43CD" w:rsidRPr="00C210A9" w:rsidRDefault="00EB43CD" w:rsidP="00C210A9">
                              <w:pPr>
                                <w:pStyle w:val="ListParagraph"/>
                                <w:jc w:val="both"/>
                                <w:rPr>
                                  <w:rFonts w:ascii="Consolas" w:hAnsi="Consolas"/>
                                  <w:sz w:val="20"/>
                                  <w:szCs w:val="20"/>
                                </w:rPr>
                              </w:pPr>
                            </w:p>
                            <w:p w14:paraId="2970568C" w14:textId="77777777" w:rsidR="00EB43CD" w:rsidRPr="00E97E58" w:rsidRDefault="00EB43CD"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EB43CD" w:rsidRDefault="00EB43CD" w:rsidP="00EB3D3B">
                              <w:pPr>
                                <w:pStyle w:val="Caption"/>
                                <w:rPr>
                                  <w:noProof/>
                                </w:rPr>
                              </w:pPr>
                              <w:r>
                                <w:t xml:space="preserve">Code Snippet </w:t>
                              </w:r>
                              <w:fldSimple w:instr=" SEQ Code_Snippet \* ARABIC ">
                                <w:r>
                                  <w:rPr>
                                    <w:noProof/>
                                  </w:rPr>
                                  <w:t>2</w:t>
                                </w:r>
                              </w:fldSimple>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A45D45" w:rsidRPr="00C210A9" w:rsidRDefault="00A45D4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A45D45" w:rsidRPr="00C210A9" w:rsidRDefault="00A45D45" w:rsidP="00C210A9">
                        <w:pPr>
                          <w:jc w:val="both"/>
                          <w:rPr>
                            <w:rFonts w:ascii="Consolas" w:hAnsi="Consolas"/>
                            <w:sz w:val="20"/>
                            <w:szCs w:val="20"/>
                          </w:rPr>
                        </w:pPr>
                        <w:r w:rsidRPr="00C210A9">
                          <w:rPr>
                            <w:rFonts w:ascii="Consolas" w:hAnsi="Consolas"/>
                            <w:sz w:val="20"/>
                            <w:szCs w:val="20"/>
                          </w:rPr>
                          <w:t>uaMajor : String</w:t>
                        </w:r>
                      </w:p>
                      <w:p w14:paraId="7CB5EFA0" w14:textId="2B89600F" w:rsidR="00A45D45" w:rsidRPr="00C210A9" w:rsidRDefault="00A45D45" w:rsidP="00C210A9">
                        <w:pPr>
                          <w:jc w:val="both"/>
                          <w:rPr>
                            <w:rFonts w:ascii="Consolas" w:hAnsi="Consolas"/>
                            <w:sz w:val="20"/>
                            <w:szCs w:val="20"/>
                          </w:rPr>
                        </w:pPr>
                        <w:r w:rsidRPr="00C210A9">
                          <w:rPr>
                            <w:rFonts w:ascii="Consolas" w:hAnsi="Consolas"/>
                            <w:sz w:val="20"/>
                            <w:szCs w:val="20"/>
                          </w:rPr>
                          <w:t>uaMinor: String</w:t>
                        </w:r>
                      </w:p>
                      <w:p w14:paraId="4076A920" w14:textId="77777777" w:rsidR="00A45D45" w:rsidRPr="00C210A9" w:rsidRDefault="00A45D45" w:rsidP="00C210A9">
                        <w:pPr>
                          <w:jc w:val="both"/>
                          <w:rPr>
                            <w:rFonts w:ascii="Consolas" w:hAnsi="Consolas"/>
                            <w:sz w:val="20"/>
                            <w:szCs w:val="20"/>
                          </w:rPr>
                        </w:pPr>
                      </w:p>
                      <w:p w14:paraId="6AB6C0E3" w14:textId="3452AA6C" w:rsidR="00A45D45" w:rsidRPr="00C210A9" w:rsidRDefault="00A45D45" w:rsidP="00C210A9">
                        <w:pPr>
                          <w:jc w:val="both"/>
                          <w:rPr>
                            <w:rFonts w:ascii="Consolas" w:hAnsi="Consolas"/>
                            <w:sz w:val="20"/>
                            <w:szCs w:val="20"/>
                          </w:rPr>
                        </w:pPr>
                        <w:r w:rsidRPr="00C210A9">
                          <w:rPr>
                            <w:rFonts w:ascii="Consolas" w:hAnsi="Consolas"/>
                            <w:sz w:val="20"/>
                            <w:szCs w:val="20"/>
                          </w:rPr>
                          <w:t>osFamily : String</w:t>
                        </w:r>
                      </w:p>
                      <w:p w14:paraId="0012B6BC" w14:textId="3389EA09" w:rsidR="00A45D45" w:rsidRPr="00C210A9" w:rsidRDefault="00A45D45" w:rsidP="00C210A9">
                        <w:pPr>
                          <w:jc w:val="both"/>
                          <w:rPr>
                            <w:rFonts w:ascii="Consolas" w:hAnsi="Consolas"/>
                            <w:sz w:val="20"/>
                            <w:szCs w:val="20"/>
                          </w:rPr>
                        </w:pPr>
                        <w:r w:rsidRPr="00C210A9">
                          <w:rPr>
                            <w:rFonts w:ascii="Consolas" w:hAnsi="Consolas"/>
                            <w:sz w:val="20"/>
                            <w:szCs w:val="20"/>
                          </w:rPr>
                          <w:t>osMajor : String</w:t>
                        </w:r>
                      </w:p>
                      <w:p w14:paraId="332F467A" w14:textId="181B34E4" w:rsidR="00A45D45" w:rsidRPr="00C210A9" w:rsidRDefault="00A45D45" w:rsidP="00C210A9">
                        <w:pPr>
                          <w:jc w:val="both"/>
                          <w:rPr>
                            <w:rFonts w:ascii="Consolas" w:hAnsi="Consolas"/>
                            <w:sz w:val="20"/>
                            <w:szCs w:val="20"/>
                          </w:rPr>
                        </w:pPr>
                        <w:r w:rsidRPr="00C210A9">
                          <w:rPr>
                            <w:rFonts w:ascii="Consolas" w:hAnsi="Consolas"/>
                            <w:sz w:val="20"/>
                            <w:szCs w:val="20"/>
                          </w:rPr>
                          <w:t>osMinor : String</w:t>
                        </w:r>
                      </w:p>
                      <w:p w14:paraId="66C8CD3E" w14:textId="77777777" w:rsidR="00A45D45" w:rsidRPr="00C210A9" w:rsidRDefault="00A45D45" w:rsidP="00C210A9">
                        <w:pPr>
                          <w:jc w:val="both"/>
                          <w:rPr>
                            <w:rFonts w:ascii="Consolas" w:hAnsi="Consolas"/>
                            <w:sz w:val="20"/>
                            <w:szCs w:val="20"/>
                          </w:rPr>
                        </w:pPr>
                      </w:p>
                      <w:p w14:paraId="60D65922" w14:textId="63C05013" w:rsidR="00A45D45" w:rsidRPr="00C210A9" w:rsidRDefault="00A45D4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A45D45" w:rsidRPr="00C210A9" w:rsidRDefault="00A45D4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A45D45" w:rsidRPr="00C210A9" w:rsidRDefault="00A45D4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A45D45" w:rsidRPr="00C210A9" w:rsidRDefault="00A45D45" w:rsidP="00C210A9">
                        <w:pPr>
                          <w:pStyle w:val="ListParagraph"/>
                          <w:jc w:val="both"/>
                          <w:rPr>
                            <w:rFonts w:ascii="Consolas" w:hAnsi="Consolas"/>
                            <w:sz w:val="20"/>
                            <w:szCs w:val="20"/>
                          </w:rPr>
                        </w:pPr>
                      </w:p>
                      <w:p w14:paraId="2970568C"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A45D45" w:rsidRDefault="00A45D45" w:rsidP="00EB3D3B">
                        <w:pPr>
                          <w:pStyle w:val="Caption"/>
                          <w:rPr>
                            <w:noProof/>
                          </w:rPr>
                        </w:pPr>
                        <w:r>
                          <w:t xml:space="preserve">Code Snippet </w:t>
                        </w:r>
                        <w:fldSimple w:instr=" SEQ Code_Snippet \* ARABIC ">
                          <w:r>
                            <w:rPr>
                              <w:noProof/>
                            </w:rPr>
                            <w:t>2</w:t>
                          </w:r>
                        </w:fldSimple>
                        <w:r>
                          <w:t>: The database object structure</w:t>
                        </w:r>
                      </w:p>
                    </w:txbxContent>
                  </v:textbox>
                </v:shape>
                <w10:wrap type="topAndBottom"/>
              </v:group>
            </w:pict>
          </mc:Fallback>
        </mc:AlternateContent>
      </w:r>
    </w:p>
    <w:p w14:paraId="61676553" w14:textId="77777777" w:rsidR="00EB3D3B" w:rsidRDefault="00EB3D3B" w:rsidP="0065422F">
      <w:pPr>
        <w:spacing w:line="360" w:lineRule="auto"/>
        <w:jc w:val="both"/>
      </w:pPr>
    </w:p>
    <w:p w14:paraId="56A71118" w14:textId="6CB606E7" w:rsidR="00EB3D3B" w:rsidRDefault="00EB3D3B" w:rsidP="0065422F">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5422F">
      <w:pPr>
        <w:pStyle w:val="Heading3"/>
        <w:spacing w:line="360" w:lineRule="auto"/>
        <w:jc w:val="both"/>
      </w:pPr>
      <w:r>
        <w:t>The Data Access Object</w:t>
      </w:r>
    </w:p>
    <w:p w14:paraId="33267615" w14:textId="2AC31ACF"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EB43CD">
        <w:fldChar w:fldCharType="begin"/>
      </w:r>
      <w:r w:rsidR="00C67397">
        <w:instrText xml:space="preserve"> ADDIN EN.CITE &lt;EndNote&gt;&lt;Cite&gt;&lt;Author&gt;Oracle&lt;/Author&gt;&lt;Year&gt;2002&lt;/Year&gt;&lt;RecNum&gt;37&lt;/RecNum&gt;&lt;DisplayText&gt;[8]&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EB43CD">
        <w:fldChar w:fldCharType="separate"/>
      </w:r>
      <w:r w:rsidR="00C67397">
        <w:rPr>
          <w:noProof/>
        </w:rPr>
        <w:t>[</w:t>
      </w:r>
      <w:hyperlink w:anchor="_ENREF_8" w:tooltip="Oracle, 2002 #37" w:history="1">
        <w:r w:rsidR="00C67397">
          <w:rPr>
            <w:noProof/>
          </w:rPr>
          <w:t>8</w:t>
        </w:r>
      </w:hyperlink>
      <w:r w:rsidR="00C67397">
        <w:rPr>
          <w:noProof/>
        </w:rPr>
        <w:t>]</w:t>
      </w:r>
      <w:r w:rsidR="00EB43CD">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65422F">
      <w:pPr>
        <w:pStyle w:val="Heading4"/>
        <w:spacing w:line="360" w:lineRule="auto"/>
        <w:jc w:val="both"/>
      </w:pPr>
      <w:r>
        <w:lastRenderedPageBreak/>
        <w:t>The DAO implementation</w:t>
      </w:r>
    </w:p>
    <w:p w14:paraId="638A3B26" w14:textId="53419ADE"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 of the process. The reason we did not use Spring Data was because it would cause severe compatibility issues with the version of </w:t>
      </w:r>
      <w:proofErr w:type="gramStart"/>
      <w:r w:rsidR="001102E7">
        <w:t>Spring</w:t>
      </w:r>
      <w:proofErr w:type="gramEnd"/>
      <w:r w:rsidR="001102E7">
        <w:t xml:space="preserve"> that was embedded in Enonic 4.6, which we developed the plugin for.</w:t>
      </w:r>
      <w:r w:rsidR="001D601C">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Mongo library that wraps the classes of the official MongoDB Java Driver</w:t>
      </w:r>
      <w:r w:rsidR="00724F59">
        <w:t xml:space="preserve"> </w:t>
      </w:r>
      <w:bookmarkStart w:id="0" w:name="_GoBack"/>
      <w:bookmarkEnd w:id="0"/>
      <w:r w:rsidR="0051330F">
        <w:t>and</w:t>
      </w:r>
      <w:r w:rsidR="00AC6EE9">
        <w:t xml:space="preserve"> utilizes Jackson, a JSON and XML mapping library.</w:t>
      </w:r>
    </w:p>
    <w:p w14:paraId="5AD4DBB0" w14:textId="77777777" w:rsidR="006B6963" w:rsidRDefault="006B6963" w:rsidP="0065422F">
      <w:pPr>
        <w:spacing w:line="360" w:lineRule="auto"/>
        <w:jc w:val="both"/>
      </w:pPr>
    </w:p>
    <w:p w14:paraId="32FCDF8E" w14:textId="71C9112D" w:rsidR="006B6963" w:rsidRPr="0020164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65422F">
      <w:pPr>
        <w:spacing w:line="360" w:lineRule="auto"/>
        <w:jc w:val="both"/>
      </w:pPr>
    </w:p>
    <w:p w14:paraId="5DB6D2EB" w14:textId="49C66EC4" w:rsidR="006841E3" w:rsidRDefault="006841E3" w:rsidP="0065422F">
      <w:pPr>
        <w:pStyle w:val="Heading2"/>
        <w:spacing w:line="360" w:lineRule="auto"/>
        <w:jc w:val="both"/>
      </w:pPr>
      <w:r>
        <w:t>The HTTP Interceptor Extension</w:t>
      </w:r>
    </w:p>
    <w:p w14:paraId="5C943689" w14:textId="1BBCBCF3" w:rsidR="006841E3" w:rsidRPr="006841E3" w:rsidRDefault="006841E3" w:rsidP="0065422F">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65422F">
      <w:pPr>
        <w:pStyle w:val="Heading3"/>
        <w:spacing w:line="360" w:lineRule="auto"/>
        <w:jc w:val="both"/>
      </w:pPr>
      <w:r>
        <w:t>Client-side tests</w:t>
      </w:r>
    </w:p>
    <w:p w14:paraId="2EA6F750" w14:textId="1DD9EF58"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1DF55485" w14:textId="1C067C33" w:rsidR="00CB22E1" w:rsidRDefault="009B280F" w:rsidP="0065422F">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EB43CD">
        <w:fldChar w:fldCharType="begin"/>
      </w:r>
      <w:r w:rsidR="00C67397">
        <w:instrText xml:space="preserve"> ADDIN EN.CITE &lt;EndNote&gt;&lt;Cite&gt;&lt;Author&gt;Barth&lt;/Author&gt;&lt;Year&gt;2011&lt;/Year&gt;&lt;RecNum&gt;38&lt;/RecNum&gt;&lt;DisplayText&gt;[9]&lt;/DisplayText&gt;&lt;record&gt;&lt;rec-number&gt;38&lt;/rec-number&gt;&lt;foreign-keys&gt;&lt;key app="EN" db-id="0a200tee5sa5e1ex095psptx0zaddvdr5sff"&gt;38&lt;/key&gt;&lt;/foreign-keys&gt;&lt;ref-type name="Web Page"&gt;12&lt;/ref-type&gt;&lt;contributors&gt;&lt;authors&gt;&lt;author&gt;A. Barth&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EB43CD">
        <w:fldChar w:fldCharType="separate"/>
      </w:r>
      <w:r w:rsidR="00C67397">
        <w:rPr>
          <w:noProof/>
        </w:rPr>
        <w:t>[</w:t>
      </w:r>
      <w:hyperlink w:anchor="_ENREF_9" w:tooltip="Barth, 2011 #38" w:history="1">
        <w:r w:rsidR="00C67397">
          <w:rPr>
            <w:noProof/>
          </w:rPr>
          <w:t>9</w:t>
        </w:r>
      </w:hyperlink>
      <w:r w:rsidR="00C67397">
        <w:rPr>
          <w:noProof/>
        </w:rPr>
        <w:t>]</w:t>
      </w:r>
      <w:r w:rsidR="00EB43CD">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5422F">
      <w:pPr>
        <w:spacing w:line="360" w:lineRule="auto"/>
        <w:jc w:val="both"/>
      </w:pPr>
    </w:p>
    <w:p w14:paraId="6564C0CA" w14:textId="49DD855D" w:rsidR="00D23854" w:rsidRDefault="00D23854" w:rsidP="0065422F">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EB43CD" w:rsidRPr="00D23854" w:rsidRDefault="00EB43CD"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EB43CD" w:rsidRPr="00D23854" w:rsidRDefault="00EB43CD"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EB43CD" w:rsidRDefault="00EB43CD"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65422F">
      <w:pPr>
        <w:spacing w:line="360" w:lineRule="auto"/>
        <w:jc w:val="both"/>
      </w:pPr>
    </w:p>
    <w:p w14:paraId="2F7EDA38" w14:textId="664D728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65422F">
      <w:pPr>
        <w:pStyle w:val="Heading3"/>
        <w:spacing w:line="360" w:lineRule="auto"/>
        <w:jc w:val="both"/>
      </w:pPr>
      <w:r>
        <w:lastRenderedPageBreak/>
        <w:t>Server-side tests</w:t>
      </w:r>
    </w:p>
    <w:p w14:paraId="3FAD0898" w14:textId="77777777"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UA Parser </w:t>
      </w:r>
      <w:r w:rsidR="00DC7992">
        <w:t>created by Twitter, Inc.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72AECC36" w14:textId="4520B7CD" w:rsidR="008B15F1" w:rsidRDefault="008B15F1" w:rsidP="0065422F">
      <w:pPr>
        <w:pStyle w:val="Heading3"/>
        <w:spacing w:line="360" w:lineRule="auto"/>
        <w:jc w:val="both"/>
      </w:pPr>
      <w:r>
        <w:t>Intercepting an HTTP request</w:t>
      </w:r>
    </w:p>
    <w:p w14:paraId="298742F7" w14:textId="3CC84F78" w:rsidR="008B15F1" w:rsidRDefault="002311BA" w:rsidP="0065422F">
      <w:pPr>
        <w:spacing w:line="360" w:lineRule="auto"/>
        <w:jc w:val="both"/>
      </w:pPr>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65422F">
      <w:pPr>
        <w:pStyle w:val="Heading4"/>
        <w:spacing w:line="360" w:lineRule="auto"/>
        <w:jc w:val="both"/>
      </w:pPr>
      <w:r>
        <w:t>Generating</w:t>
      </w:r>
      <w:r w:rsidR="002D226C">
        <w:t xml:space="preserve"> and sending</w:t>
      </w:r>
      <w:r>
        <w:t xml:space="preserve"> the HTML markup</w:t>
      </w:r>
    </w:p>
    <w:p w14:paraId="0CFE7564" w14:textId="4A28A603"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w:t>
      </w:r>
      <w:r w:rsidR="00D55B01">
        <w:lastRenderedPageBreak/>
        <w:t>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ing JS support or that has it turned off</w:t>
      </w:r>
      <w:r w:rsidR="007C768E">
        <w:t>.</w:t>
      </w:r>
    </w:p>
    <w:p w14:paraId="2DEB4897" w14:textId="77777777" w:rsidR="006F542E" w:rsidRDefault="006F542E" w:rsidP="0065422F">
      <w:pPr>
        <w:spacing w:line="360" w:lineRule="auto"/>
        <w:jc w:val="both"/>
      </w:pPr>
    </w:p>
    <w:p w14:paraId="1CE3FBDD" w14:textId="383AEFAA" w:rsidR="00333B96" w:rsidRDefault="006F542E" w:rsidP="0065422F">
      <w:pPr>
        <w:spacing w:line="360" w:lineRule="auto"/>
        <w:jc w:val="both"/>
      </w:pPr>
      <w:r>
        <w:t xml:space="preserve">When the generated markup is sent from the server, one of two things will happen. </w:t>
      </w:r>
      <w:r w:rsidR="00455E10">
        <w:t>Either the UA supports JS or</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65422F">
      <w:pPr>
        <w:pStyle w:val="Heading4"/>
        <w:spacing w:line="360" w:lineRule="auto"/>
        <w:jc w:val="both"/>
      </w:pPr>
      <w:r>
        <w:t>Intercepting the redirected request</w:t>
      </w:r>
    </w:p>
    <w:p w14:paraId="2325E13B" w14:textId="636AB567" w:rsidR="00333B96" w:rsidRDefault="00333B96" w:rsidP="0065422F">
      <w:pPr>
        <w:spacing w:line="360" w:lineRule="auto"/>
        <w:jc w:val="both"/>
      </w:pPr>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 a timeout value must be set so that </w:t>
      </w:r>
      <w:r w:rsidR="00D663BD">
        <w:t>the UA might be tested again later.</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w:t>
      </w:r>
      <w:r w:rsidR="00376797">
        <w:lastRenderedPageBreak/>
        <w:t>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65422F">
      <w:pPr>
        <w:pStyle w:val="Heading2"/>
        <w:spacing w:line="360" w:lineRule="auto"/>
        <w:jc w:val="both"/>
      </w:pPr>
      <w:r>
        <w:t>The Function Library Extension</w:t>
      </w:r>
    </w:p>
    <w:p w14:paraId="57C4BDF9" w14:textId="26ED2C3E" w:rsidR="005145CC" w:rsidRDefault="00EB7A9F" w:rsidP="0065422F">
      <w:pPr>
        <w:spacing w:line="360" w:lineRule="auto"/>
        <w:jc w:val="both"/>
      </w:pPr>
      <w:r>
        <w:t xml:space="preserve">For the CMS to access the data gathered by the </w:t>
      </w:r>
      <w:proofErr w:type="spellStart"/>
      <w:r>
        <w:t>HttpInterceptor</w:t>
      </w:r>
      <w:proofErr w:type="spellEnd"/>
      <w:r>
        <w:t xml:space="preserve"> extension we needed to creat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65422F">
      <w:pPr>
        <w:pStyle w:val="Heading3"/>
        <w:spacing w:line="360" w:lineRule="auto"/>
        <w:jc w:val="both"/>
      </w:pPr>
      <w:r>
        <w:t>Getting an XML representation of user agent features</w:t>
      </w:r>
    </w:p>
    <w:p w14:paraId="764ECD8C" w14:textId="4FE9EFEA" w:rsidR="00796B97" w:rsidRDefault="00C555F8" w:rsidP="0065422F">
      <w:pPr>
        <w:spacing w:line="360" w:lineRule="auto"/>
        <w:jc w:val="both"/>
      </w:pPr>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996D34E" w14:textId="3678034A" w:rsidR="001B48D5" w:rsidRDefault="00632322" w:rsidP="0065422F">
      <w:pPr>
        <w:pStyle w:val="Caption"/>
        <w:spacing w:line="360" w:lineRule="auto"/>
        <w:jc w:val="both"/>
      </w:pPr>
      <w:bookmarkStart w:id="1" w:name="_Ref226105849"/>
      <w:r>
        <w:t xml:space="preserve">Figure </w:t>
      </w:r>
      <w:fldSimple w:instr=" SEQ Figure \* ARABIC ">
        <w:r w:rsidR="006A4537">
          <w:rPr>
            <w:noProof/>
          </w:rPr>
          <w:t>2</w:t>
        </w:r>
      </w:fldSimple>
      <w:bookmarkEnd w:id="1"/>
      <w:r w:rsidR="005979E4">
        <w:t>: The program flow</w:t>
      </w:r>
      <w:r>
        <w:t xml:space="preserve"> of a datasource call to </w:t>
      </w:r>
      <w:proofErr w:type="spellStart"/>
      <w:r>
        <w:t>getUAFeaturesXML</w:t>
      </w:r>
      <w:proofErr w:type="spellEnd"/>
      <w:r>
        <w:t>.</w:t>
      </w:r>
    </w:p>
    <w:p w14:paraId="72314000" w14:textId="77777777" w:rsidR="00632322" w:rsidRDefault="00632322" w:rsidP="0065422F">
      <w:pPr>
        <w:spacing w:line="360" w:lineRule="auto"/>
        <w:jc w:val="both"/>
      </w:pPr>
    </w:p>
    <w:p w14:paraId="62C47E92" w14:textId="5DC53CC7" w:rsidR="003D4352" w:rsidRPr="003D4352" w:rsidRDefault="00DF3452" w:rsidP="0065422F">
      <w:pPr>
        <w:spacing w:line="360" w:lineRule="auto"/>
        <w:jc w:val="both"/>
      </w:pPr>
      <w:r>
        <w:lastRenderedPageBreak/>
        <w:t xml:space="preserve">When </w:t>
      </w:r>
      <w:proofErr w:type="spellStart"/>
      <w:r>
        <w:t>getUAFeaturesXML</w:t>
      </w:r>
      <w:proofErr w:type="spellEnd"/>
      <w:r>
        <w:t xml:space="preserve"> is called from a datasource in Enonic</w:t>
      </w:r>
      <w:r w:rsidR="000319B5">
        <w:t xml:space="preserve"> (</w:t>
      </w:r>
      <w:r w:rsidR="000319B5">
        <w:fldChar w:fldCharType="begin"/>
      </w:r>
      <w:r w:rsidR="000319B5">
        <w:instrText xml:space="preserve"> REF _Ref226105849 \h </w:instrText>
      </w:r>
      <w:r w:rsidR="000319B5">
        <w:fldChar w:fldCharType="separate"/>
      </w:r>
      <w:r w:rsidR="000319B5">
        <w:t xml:space="preserve">Figure </w:t>
      </w:r>
      <w:r w:rsidR="000319B5">
        <w:rPr>
          <w:noProof/>
        </w:rPr>
        <w:t>2</w:t>
      </w:r>
      <w:r w:rsidR="000319B5">
        <w:fldChar w:fldCharType="end"/>
      </w:r>
      <w:r w:rsidR="000319B5">
        <w:t>)</w:t>
      </w:r>
      <w:r>
        <w:t>,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66B6C016" w14:textId="6E33405A" w:rsidR="00C518EF" w:rsidRPr="00C518EF" w:rsidRDefault="0098781A" w:rsidP="0065422F">
      <w:pPr>
        <w:pStyle w:val="Heading3"/>
        <w:spacing w:line="360" w:lineRule="auto"/>
        <w:jc w:val="both"/>
      </w:pPr>
      <w:r>
        <w:t>Resolving a user agent</w:t>
      </w:r>
      <w:r w:rsidR="00C518EF">
        <w:t xml:space="preserve"> family</w:t>
      </w:r>
    </w:p>
    <w:p w14:paraId="483058CA" w14:textId="6563CD1B" w:rsidR="00796B97" w:rsidRDefault="0098781A" w:rsidP="0065422F">
      <w:pPr>
        <w:spacing w:line="360" w:lineRule="auto"/>
        <w:jc w:val="both"/>
      </w:pPr>
      <w:r>
        <w:t>UA</w:t>
      </w:r>
      <w:r w:rsidR="008A448D">
        <w:t xml:space="preserve"> familie</w:t>
      </w:r>
      <w:r>
        <w:t>s are classifications of UA’s</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1CB0AA3" w14:textId="5FA496BF" w:rsidR="00796B97" w:rsidRDefault="006A4537" w:rsidP="0065422F">
      <w:pPr>
        <w:pStyle w:val="Caption"/>
        <w:spacing w:line="360" w:lineRule="auto"/>
        <w:jc w:val="both"/>
      </w:pPr>
      <w:r>
        <w:t xml:space="preserve">Figure </w:t>
      </w:r>
      <w:fldSimple w:instr=" SEQ Figure \* ARABIC ">
        <w:r>
          <w:rPr>
            <w:noProof/>
          </w:rPr>
          <w:t>3</w:t>
        </w:r>
      </w:fldSimple>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65422F">
      <w:pPr>
        <w:spacing w:line="360" w:lineRule="auto"/>
        <w:jc w:val="both"/>
      </w:pPr>
    </w:p>
    <w:p w14:paraId="624C45F2" w14:textId="3292F686" w:rsidR="00E916BE" w:rsidRDefault="00E916BE" w:rsidP="0065422F">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w:t>
      </w:r>
      <w:proofErr w:type="spellStart"/>
      <w:r w:rsidR="002F35AB">
        <w:t>extenstion</w:t>
      </w:r>
      <w:proofErr w:type="spellEnd"/>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 xml:space="preserve">traverse the nested objects of the JSON file and one to actually compare the fields to </w:t>
      </w:r>
      <w:r w:rsidR="004D5160">
        <w:lastRenderedPageBreak/>
        <w:t>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65422F">
      <w:pPr>
        <w:spacing w:line="360" w:lineRule="auto"/>
        <w:jc w:val="both"/>
      </w:pPr>
    </w:p>
    <w:p w14:paraId="7172677F" w14:textId="4E64A3A6" w:rsidR="00E45C3D" w:rsidRDefault="00E45C3D" w:rsidP="0065422F">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1B4161">
        <w:t xml:space="preserve">Code Snippet </w:t>
      </w:r>
      <w:r w:rsidR="001B4161">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3127C22C" w:rsidR="00962B3B" w:rsidRDefault="00587648" w:rsidP="0065422F">
      <w:pPr>
        <w:spacing w:line="360" w:lineRule="auto"/>
        <w:jc w:val="both"/>
      </w:pPr>
      <w:r>
        <w:rPr>
          <w:noProof/>
        </w:rPr>
        <w:lastRenderedPageBreak/>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EB43CD" w:rsidRDefault="00EB43CD" w:rsidP="00587648">
                              <w:pPr>
                                <w:pStyle w:val="Caption"/>
                                <w:rPr>
                                  <w:noProof/>
                                </w:rPr>
                              </w:pPr>
                              <w:bookmarkStart w:id="2" w:name="_Ref226018320"/>
                              <w:r>
                                <w:t xml:space="preserve">Code Snippet </w:t>
                              </w:r>
                              <w:fldSimple w:instr=" SEQ Code_Snippet \* ARABIC ">
                                <w:r>
                                  <w:rPr>
                                    <w:noProof/>
                                  </w:rPr>
                                  <w:t>5</w:t>
                                </w:r>
                              </w:fldSimple>
                              <w:bookmarkEnd w:id="2"/>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EB43CD" w:rsidRPr="005030F7" w:rsidRDefault="00EB43CD"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EB43CD" w:rsidRPr="005030F7" w:rsidRDefault="00EB43CD" w:rsidP="005030F7">
                        <w:pPr>
                          <w:widowControl w:val="0"/>
                          <w:autoSpaceDE w:val="0"/>
                          <w:autoSpaceDN w:val="0"/>
                          <w:adjustRightInd w:val="0"/>
                          <w:rPr>
                            <w:rFonts w:ascii="Consolas" w:hAnsi="Consolas" w:cs="Monaco"/>
                            <w:sz w:val="18"/>
                            <w:szCs w:val="18"/>
                          </w:rPr>
                        </w:pPr>
                      </w:p>
                      <w:p w14:paraId="0E394DDE" w14:textId="15186E9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EB43CD" w:rsidRPr="005030F7" w:rsidRDefault="00EB43CD" w:rsidP="005030F7">
                        <w:pPr>
                          <w:widowControl w:val="0"/>
                          <w:autoSpaceDE w:val="0"/>
                          <w:autoSpaceDN w:val="0"/>
                          <w:adjustRightInd w:val="0"/>
                          <w:rPr>
                            <w:rFonts w:ascii="Consolas" w:hAnsi="Consolas" w:cs="Monaco"/>
                            <w:sz w:val="18"/>
                            <w:szCs w:val="18"/>
                          </w:rPr>
                        </w:pPr>
                      </w:p>
                      <w:p w14:paraId="68EE15E1" w14:textId="72139A9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EB43CD" w:rsidRPr="005030F7" w:rsidRDefault="00EB43CD"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EB43CD" w:rsidRPr="005030F7" w:rsidRDefault="00EB43CD"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EB43CD" w:rsidRDefault="00EB43CD" w:rsidP="00587648">
                        <w:pPr>
                          <w:pStyle w:val="Caption"/>
                          <w:rPr>
                            <w:noProof/>
                          </w:rPr>
                        </w:pPr>
                        <w:bookmarkStart w:id="2" w:name="_Ref226018320"/>
                        <w:r>
                          <w:t xml:space="preserve">Code Snippet </w:t>
                        </w:r>
                        <w:fldSimple w:instr=" SEQ Code_Snippet \* ARABIC ">
                          <w:r>
                            <w:rPr>
                              <w:noProof/>
                            </w:rPr>
                            <w:t>5</w:t>
                          </w:r>
                        </w:fldSimple>
                        <w:bookmarkEnd w:id="2"/>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77777777" w:rsidR="00D976CD" w:rsidRDefault="00085FCE" w:rsidP="0065422F">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C30237">
      <w:pPr>
        <w:pStyle w:val="Heading1"/>
        <w:spacing w:line="276" w:lineRule="auto"/>
      </w:pPr>
      <w:r>
        <w:lastRenderedPageBreak/>
        <w:t>Bibliography</w:t>
      </w:r>
    </w:p>
    <w:p w14:paraId="3E518D07" w14:textId="77777777" w:rsidR="00AE481A" w:rsidRPr="00AE481A" w:rsidRDefault="00AE481A" w:rsidP="00C30237">
      <w:pPr>
        <w:spacing w:line="276" w:lineRule="auto"/>
      </w:pPr>
    </w:p>
    <w:p w14:paraId="7E0BD45D" w14:textId="77777777" w:rsidR="00C67397" w:rsidRPr="00C67397" w:rsidRDefault="00D976CD" w:rsidP="00C30237">
      <w:pPr>
        <w:spacing w:line="276" w:lineRule="auto"/>
        <w:ind w:left="720" w:hanging="720"/>
        <w:rPr>
          <w:rFonts w:ascii="Cambria" w:hAnsi="Cambria"/>
          <w:noProof/>
        </w:rPr>
      </w:pPr>
      <w:r>
        <w:fldChar w:fldCharType="begin"/>
      </w:r>
      <w:r>
        <w:instrText xml:space="preserve"> ADDIN EN.REFLIST </w:instrText>
      </w:r>
      <w:r>
        <w:fldChar w:fldCharType="separate"/>
      </w:r>
      <w:bookmarkStart w:id="3" w:name="_ENREF_1"/>
      <w:r w:rsidR="00C67397" w:rsidRPr="00C67397">
        <w:rPr>
          <w:rFonts w:ascii="Cambria" w:hAnsi="Cambria"/>
          <w:noProof/>
        </w:rPr>
        <w:t>[1]</w:t>
      </w:r>
      <w:r w:rsidR="00C67397" w:rsidRPr="00C67397">
        <w:rPr>
          <w:rFonts w:ascii="Cambria" w:hAnsi="Cambria"/>
          <w:noProof/>
        </w:rPr>
        <w:tab/>
        <w:t xml:space="preserve">Enonic. (2013). </w:t>
      </w:r>
      <w:r w:rsidR="00C67397" w:rsidRPr="00C67397">
        <w:rPr>
          <w:rFonts w:ascii="Cambria" w:hAnsi="Cambria"/>
          <w:i/>
          <w:noProof/>
        </w:rPr>
        <w:t>Enonic CMS - Step into control</w:t>
      </w:r>
      <w:r w:rsidR="00C67397" w:rsidRPr="00C67397">
        <w:rPr>
          <w:rFonts w:ascii="Cambria" w:hAnsi="Cambria"/>
          <w:noProof/>
        </w:rPr>
        <w:t>. Available: https://enonic.com/en/home/enonic-cms</w:t>
      </w:r>
      <w:bookmarkEnd w:id="3"/>
    </w:p>
    <w:p w14:paraId="5137AEC2" w14:textId="77777777" w:rsidR="00C67397" w:rsidRPr="00C67397" w:rsidRDefault="00C67397" w:rsidP="00C30237">
      <w:pPr>
        <w:spacing w:line="276" w:lineRule="auto"/>
        <w:ind w:left="720" w:hanging="720"/>
        <w:rPr>
          <w:rFonts w:ascii="Cambria" w:hAnsi="Cambria"/>
          <w:noProof/>
        </w:rPr>
      </w:pPr>
      <w:bookmarkStart w:id="4" w:name="_ENREF_2"/>
      <w:r w:rsidRPr="00C67397">
        <w:rPr>
          <w:rFonts w:ascii="Cambria" w:hAnsi="Cambria"/>
          <w:noProof/>
        </w:rPr>
        <w:t>[2]</w:t>
      </w:r>
      <w:r w:rsidRPr="00C67397">
        <w:rPr>
          <w:rFonts w:ascii="Cambria" w:hAnsi="Cambria"/>
          <w:noProof/>
        </w:rPr>
        <w:tab/>
        <w:t xml:space="preserve">Enonic. (2013). </w:t>
      </w:r>
      <w:r w:rsidRPr="00C67397">
        <w:rPr>
          <w:rFonts w:ascii="Cambria" w:hAnsi="Cambria"/>
          <w:i/>
          <w:noProof/>
        </w:rPr>
        <w:t>Listen to our customers</w:t>
      </w:r>
      <w:r w:rsidRPr="00C67397">
        <w:rPr>
          <w:rFonts w:ascii="Cambria" w:hAnsi="Cambria"/>
          <w:noProof/>
        </w:rPr>
        <w:t>. Available: https://enonic.com/en/home/reference-customers</w:t>
      </w:r>
      <w:bookmarkEnd w:id="4"/>
    </w:p>
    <w:p w14:paraId="64CEAE56" w14:textId="77777777" w:rsidR="00C67397" w:rsidRPr="00C67397" w:rsidRDefault="00C67397" w:rsidP="00C30237">
      <w:pPr>
        <w:spacing w:line="276" w:lineRule="auto"/>
        <w:ind w:left="720" w:hanging="720"/>
        <w:rPr>
          <w:rFonts w:ascii="Cambria" w:hAnsi="Cambria"/>
          <w:noProof/>
        </w:rPr>
      </w:pPr>
      <w:bookmarkStart w:id="5" w:name="_ENREF_3"/>
      <w:r w:rsidRPr="00C67397">
        <w:rPr>
          <w:rFonts w:ascii="Cambria" w:hAnsi="Cambria"/>
          <w:noProof/>
        </w:rPr>
        <w:t>[3]</w:t>
      </w:r>
      <w:r w:rsidRPr="00C67397">
        <w:rPr>
          <w:rFonts w:ascii="Cambria" w:hAnsi="Cambria"/>
          <w:noProof/>
        </w:rPr>
        <w:tab/>
        <w:t xml:space="preserve">Enonic. (2013). </w:t>
      </w:r>
      <w:r w:rsidRPr="00C67397">
        <w:rPr>
          <w:rFonts w:ascii="Cambria" w:hAnsi="Cambria"/>
          <w:i/>
          <w:noProof/>
        </w:rPr>
        <w:t>Enonic CMS product comparison</w:t>
      </w:r>
      <w:r w:rsidRPr="00C67397">
        <w:rPr>
          <w:rFonts w:ascii="Cambria" w:hAnsi="Cambria"/>
          <w:noProof/>
        </w:rPr>
        <w:t>. Available: https://enonic.com/en/home/enonic-cms/product-comparison</w:t>
      </w:r>
      <w:bookmarkEnd w:id="5"/>
    </w:p>
    <w:p w14:paraId="568A2366" w14:textId="77777777" w:rsidR="00C67397" w:rsidRPr="00C67397" w:rsidRDefault="00C67397" w:rsidP="00C30237">
      <w:pPr>
        <w:spacing w:line="276" w:lineRule="auto"/>
        <w:ind w:left="720" w:hanging="720"/>
        <w:rPr>
          <w:rFonts w:ascii="Cambria" w:hAnsi="Cambria"/>
          <w:noProof/>
        </w:rPr>
      </w:pPr>
      <w:bookmarkStart w:id="6" w:name="_ENREF_4"/>
      <w:r w:rsidRPr="00C67397">
        <w:rPr>
          <w:rFonts w:ascii="Cambria" w:hAnsi="Cambria"/>
          <w:noProof/>
        </w:rPr>
        <w:t>[4]</w:t>
      </w:r>
      <w:r w:rsidRPr="00C67397">
        <w:rPr>
          <w:rFonts w:ascii="Cambria" w:hAnsi="Cambria"/>
          <w:noProof/>
        </w:rPr>
        <w:tab/>
        <w:t xml:space="preserve">Enonic. (2013). </w:t>
      </w:r>
      <w:r w:rsidRPr="00C67397">
        <w:rPr>
          <w:rFonts w:ascii="Cambria" w:hAnsi="Cambria"/>
          <w:i/>
          <w:noProof/>
        </w:rPr>
        <w:t>Datasources</w:t>
      </w:r>
      <w:r w:rsidRPr="00C67397">
        <w:rPr>
          <w:rFonts w:ascii="Cambria" w:hAnsi="Cambria"/>
          <w:noProof/>
        </w:rPr>
        <w:t>. Available: https://enonic.com/en/docs/enonic-cms-47?page=Datasources</w:t>
      </w:r>
      <w:bookmarkEnd w:id="6"/>
    </w:p>
    <w:p w14:paraId="02593299" w14:textId="77777777" w:rsidR="00C67397" w:rsidRPr="00C67397" w:rsidRDefault="00C67397" w:rsidP="00C30237">
      <w:pPr>
        <w:spacing w:line="276" w:lineRule="auto"/>
        <w:ind w:left="720" w:hanging="720"/>
        <w:rPr>
          <w:rFonts w:ascii="Cambria" w:hAnsi="Cambria"/>
          <w:noProof/>
        </w:rPr>
      </w:pPr>
      <w:bookmarkStart w:id="7" w:name="_ENREF_5"/>
      <w:r w:rsidRPr="00C67397">
        <w:rPr>
          <w:rFonts w:ascii="Cambria" w:hAnsi="Cambria"/>
          <w:noProof/>
        </w:rPr>
        <w:t>[5]</w:t>
      </w:r>
      <w:r w:rsidRPr="00C67397">
        <w:rPr>
          <w:rFonts w:ascii="Cambria" w:hAnsi="Cambria"/>
          <w:noProof/>
        </w:rPr>
        <w:tab/>
        <w:t xml:space="preserve">Enonic. (2013). </w:t>
      </w:r>
      <w:r w:rsidRPr="00C67397">
        <w:rPr>
          <w:rFonts w:ascii="Cambria" w:hAnsi="Cambria"/>
          <w:i/>
          <w:noProof/>
        </w:rPr>
        <w:t>Device Classification</w:t>
      </w:r>
      <w:r w:rsidRPr="00C67397">
        <w:rPr>
          <w:rFonts w:ascii="Cambria" w:hAnsi="Cambria"/>
          <w:noProof/>
        </w:rPr>
        <w:t>. Available: https://enonic.com/en/docs/enonic-cms-47?page=Device+Classification</w:t>
      </w:r>
      <w:bookmarkEnd w:id="7"/>
    </w:p>
    <w:p w14:paraId="4062F56D" w14:textId="77777777" w:rsidR="00C67397" w:rsidRPr="00C67397" w:rsidRDefault="00C67397" w:rsidP="00C30237">
      <w:pPr>
        <w:spacing w:line="276" w:lineRule="auto"/>
        <w:ind w:left="720" w:hanging="720"/>
        <w:rPr>
          <w:rFonts w:ascii="Cambria" w:hAnsi="Cambria"/>
          <w:noProof/>
        </w:rPr>
      </w:pPr>
      <w:bookmarkStart w:id="8" w:name="_ENREF_6"/>
      <w:r w:rsidRPr="00C67397">
        <w:rPr>
          <w:rFonts w:ascii="Cambria" w:hAnsi="Cambria"/>
          <w:noProof/>
        </w:rPr>
        <w:t>[6]</w:t>
      </w:r>
      <w:r w:rsidRPr="00C67397">
        <w:rPr>
          <w:rFonts w:ascii="Cambria" w:hAnsi="Cambria"/>
          <w:noProof/>
        </w:rPr>
        <w:tab/>
        <w:t xml:space="preserve">Enonic. (2013). </w:t>
      </w:r>
      <w:r w:rsidRPr="00C67397">
        <w:rPr>
          <w:rFonts w:ascii="Cambria" w:hAnsi="Cambria"/>
          <w:i/>
          <w:noProof/>
        </w:rPr>
        <w:t>Plugin Overview</w:t>
      </w:r>
      <w:r w:rsidRPr="00C67397">
        <w:rPr>
          <w:rFonts w:ascii="Cambria" w:hAnsi="Cambria"/>
          <w:noProof/>
        </w:rPr>
        <w:t>. Available: https://enonic.com/en/docs/enonic-cms-47?page=Plugin+Overview</w:t>
      </w:r>
      <w:bookmarkEnd w:id="8"/>
    </w:p>
    <w:p w14:paraId="07919D41" w14:textId="162AA12D" w:rsidR="00C67397" w:rsidRPr="00C67397" w:rsidRDefault="00C67397" w:rsidP="00C30237">
      <w:pPr>
        <w:spacing w:line="276" w:lineRule="auto"/>
        <w:ind w:left="720" w:hanging="720"/>
        <w:rPr>
          <w:rFonts w:ascii="Cambria" w:hAnsi="Cambria"/>
          <w:noProof/>
        </w:rPr>
      </w:pPr>
      <w:bookmarkStart w:id="9" w:name="_ENREF_7"/>
      <w:r w:rsidRPr="00C67397">
        <w:rPr>
          <w:rFonts w:ascii="Cambria" w:hAnsi="Cambria"/>
          <w:noProof/>
        </w:rPr>
        <w:t>[7]</w:t>
      </w:r>
      <w:r w:rsidRPr="00C67397">
        <w:rPr>
          <w:rFonts w:ascii="Cambria" w:hAnsi="Cambria"/>
          <w:noProof/>
        </w:rPr>
        <w:tab/>
        <w:t xml:space="preserve">10gen. (2013). </w:t>
      </w:r>
      <w:r w:rsidRPr="00C67397">
        <w:rPr>
          <w:rFonts w:ascii="Cambria" w:hAnsi="Cambria"/>
          <w:i/>
          <w:noProof/>
        </w:rPr>
        <w:t>Data Modeling Considerations for MongoDB Applications</w:t>
      </w:r>
      <w:r w:rsidRPr="00C67397">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C67397">
        <w:rPr>
          <w:rStyle w:val="Hyperlink"/>
          <w:noProof/>
        </w:rPr>
        <w:t>http://docs.mongodb.org/manual/core/data-modeling/</w:t>
      </w:r>
      <w:r>
        <w:rPr>
          <w:rFonts w:ascii="Cambria" w:hAnsi="Cambria"/>
          <w:noProof/>
        </w:rPr>
        <w:fldChar w:fldCharType="end"/>
      </w:r>
    </w:p>
    <w:p w14:paraId="5A438CA8" w14:textId="6D45F3E5" w:rsidR="00C67397" w:rsidRPr="00C67397" w:rsidRDefault="00C67397" w:rsidP="00C30237">
      <w:pPr>
        <w:spacing w:line="276" w:lineRule="auto"/>
        <w:ind w:left="720" w:hanging="720"/>
        <w:rPr>
          <w:rFonts w:ascii="Cambria" w:hAnsi="Cambria"/>
          <w:noProof/>
        </w:rPr>
      </w:pPr>
      <w:bookmarkStart w:id="10" w:name="_ENREF_8"/>
      <w:r w:rsidRPr="00C67397">
        <w:rPr>
          <w:rFonts w:ascii="Cambria" w:hAnsi="Cambria"/>
          <w:noProof/>
        </w:rPr>
        <w:t>[8]</w:t>
      </w:r>
      <w:r w:rsidRPr="00C67397">
        <w:rPr>
          <w:rFonts w:ascii="Cambria" w:hAnsi="Cambria"/>
          <w:noProof/>
        </w:rPr>
        <w:tab/>
        <w:t xml:space="preserve">Oracle. (2002). </w:t>
      </w:r>
      <w:r w:rsidRPr="00C67397">
        <w:rPr>
          <w:rFonts w:ascii="Cambria" w:hAnsi="Cambria"/>
          <w:i/>
          <w:noProof/>
        </w:rPr>
        <w:t>Core J2EE Patterns - Data Access Object</w:t>
      </w:r>
      <w:r w:rsidRPr="00C67397">
        <w:rPr>
          <w:rFonts w:ascii="Cambria" w:hAnsi="Cambria"/>
          <w:noProof/>
        </w:rPr>
        <w:t xml:space="preserve">. Available: </w:t>
      </w:r>
      <w:bookmarkEnd w:id="10"/>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C67397">
        <w:rPr>
          <w:rStyle w:val="Hyperlink"/>
          <w:noProof/>
        </w:rPr>
        <w:t>http://www.oracle.com/technetwork/java/dataaccessobject-138824.html</w:t>
      </w:r>
      <w:r>
        <w:rPr>
          <w:rFonts w:ascii="Cambria" w:hAnsi="Cambria"/>
          <w:noProof/>
        </w:rPr>
        <w:fldChar w:fldCharType="end"/>
      </w:r>
    </w:p>
    <w:p w14:paraId="28F46CF1" w14:textId="61C719F8" w:rsidR="00C67397" w:rsidRPr="00C67397" w:rsidRDefault="00C67397" w:rsidP="00C30237">
      <w:pPr>
        <w:spacing w:line="276" w:lineRule="auto"/>
        <w:ind w:left="720" w:hanging="720"/>
        <w:rPr>
          <w:rFonts w:ascii="Cambria" w:hAnsi="Cambria"/>
          <w:noProof/>
        </w:rPr>
      </w:pPr>
      <w:bookmarkStart w:id="11" w:name="_ENREF_9"/>
      <w:r w:rsidRPr="00C67397">
        <w:rPr>
          <w:rFonts w:ascii="Cambria" w:hAnsi="Cambria"/>
          <w:noProof/>
        </w:rPr>
        <w:t>[9]</w:t>
      </w:r>
      <w:r w:rsidRPr="00C67397">
        <w:rPr>
          <w:rFonts w:ascii="Cambria" w:hAnsi="Cambria"/>
          <w:noProof/>
        </w:rPr>
        <w:tab/>
        <w:t xml:space="preserve">A. Barth. (2011). </w:t>
      </w:r>
      <w:r w:rsidRPr="00C67397">
        <w:rPr>
          <w:rFonts w:ascii="Cambria" w:hAnsi="Cambria"/>
          <w:i/>
          <w:noProof/>
        </w:rPr>
        <w:t>HTTP State Management Mechanism</w:t>
      </w:r>
      <w:r w:rsidRPr="00C67397">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C67397">
        <w:rPr>
          <w:rStyle w:val="Hyperlink"/>
          <w:noProof/>
        </w:rPr>
        <w:t>http://tools.ietf.org/html/rfc6265</w:t>
      </w:r>
      <w:r>
        <w:rPr>
          <w:rFonts w:ascii="Cambria" w:hAnsi="Cambria"/>
          <w:noProof/>
        </w:rPr>
        <w:fldChar w:fldCharType="end"/>
      </w:r>
    </w:p>
    <w:p w14:paraId="14F13531" w14:textId="52D0A26F" w:rsidR="00C67397" w:rsidRDefault="00C67397" w:rsidP="00C30237">
      <w:pPr>
        <w:spacing w:line="276" w:lineRule="auto"/>
        <w:rPr>
          <w:rFonts w:ascii="Cambria" w:hAnsi="Cambria"/>
          <w:noProof/>
        </w:rPr>
      </w:pPr>
    </w:p>
    <w:p w14:paraId="72339CC4" w14:textId="4F5898F8" w:rsidR="00085FCE" w:rsidRPr="00085FCE" w:rsidRDefault="00D976CD" w:rsidP="00C30237">
      <w:pPr>
        <w:spacing w:line="276" w:lineRule="auto"/>
      </w:pPr>
      <w:r>
        <w:fldChar w:fldCharType="end"/>
      </w:r>
    </w:p>
    <w:sectPr w:rsidR="00085FCE" w:rsidRPr="00085FCE" w:rsidSect="00CF598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58B0"/>
    <w:rsid w:val="00006A07"/>
    <w:rsid w:val="00010296"/>
    <w:rsid w:val="00010FBD"/>
    <w:rsid w:val="000122AB"/>
    <w:rsid w:val="000153A1"/>
    <w:rsid w:val="00022E03"/>
    <w:rsid w:val="000319B5"/>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A6208"/>
    <w:rsid w:val="000B03F0"/>
    <w:rsid w:val="000B4CF2"/>
    <w:rsid w:val="000C03F5"/>
    <w:rsid w:val="000D7B3E"/>
    <w:rsid w:val="000E0258"/>
    <w:rsid w:val="000E33AB"/>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003"/>
    <w:rsid w:val="00236E67"/>
    <w:rsid w:val="00243754"/>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3F0A"/>
    <w:rsid w:val="002B4341"/>
    <w:rsid w:val="002B6EE8"/>
    <w:rsid w:val="002B760B"/>
    <w:rsid w:val="002C0915"/>
    <w:rsid w:val="002C27F3"/>
    <w:rsid w:val="002C2CBA"/>
    <w:rsid w:val="002C355D"/>
    <w:rsid w:val="002C7770"/>
    <w:rsid w:val="002D222E"/>
    <w:rsid w:val="002D226C"/>
    <w:rsid w:val="002D3CCD"/>
    <w:rsid w:val="002D4374"/>
    <w:rsid w:val="002E2028"/>
    <w:rsid w:val="002E6A2B"/>
    <w:rsid w:val="002F35AB"/>
    <w:rsid w:val="00302EED"/>
    <w:rsid w:val="0030365A"/>
    <w:rsid w:val="00303BA0"/>
    <w:rsid w:val="00306A0F"/>
    <w:rsid w:val="00311710"/>
    <w:rsid w:val="00311B03"/>
    <w:rsid w:val="003139B6"/>
    <w:rsid w:val="00314C3F"/>
    <w:rsid w:val="0031500B"/>
    <w:rsid w:val="00315FED"/>
    <w:rsid w:val="00327356"/>
    <w:rsid w:val="00333B96"/>
    <w:rsid w:val="00335532"/>
    <w:rsid w:val="003407F3"/>
    <w:rsid w:val="003409E0"/>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853E6"/>
    <w:rsid w:val="004926A7"/>
    <w:rsid w:val="004931DE"/>
    <w:rsid w:val="004A3CA1"/>
    <w:rsid w:val="004A78E2"/>
    <w:rsid w:val="004B112D"/>
    <w:rsid w:val="004B6378"/>
    <w:rsid w:val="004C0B95"/>
    <w:rsid w:val="004C29DC"/>
    <w:rsid w:val="004C4C6C"/>
    <w:rsid w:val="004D5160"/>
    <w:rsid w:val="004E2BC7"/>
    <w:rsid w:val="004F374D"/>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979E4"/>
    <w:rsid w:val="005B5A1E"/>
    <w:rsid w:val="005C16FD"/>
    <w:rsid w:val="005C48BF"/>
    <w:rsid w:val="005E0395"/>
    <w:rsid w:val="005E7D05"/>
    <w:rsid w:val="005F2292"/>
    <w:rsid w:val="005F313B"/>
    <w:rsid w:val="005F3A1E"/>
    <w:rsid w:val="00625940"/>
    <w:rsid w:val="00630779"/>
    <w:rsid w:val="00631367"/>
    <w:rsid w:val="00631DBA"/>
    <w:rsid w:val="00632099"/>
    <w:rsid w:val="00632322"/>
    <w:rsid w:val="00634595"/>
    <w:rsid w:val="00635B55"/>
    <w:rsid w:val="00636AE2"/>
    <w:rsid w:val="006408D8"/>
    <w:rsid w:val="006410E0"/>
    <w:rsid w:val="00645211"/>
    <w:rsid w:val="0064645A"/>
    <w:rsid w:val="00646E6D"/>
    <w:rsid w:val="0065422F"/>
    <w:rsid w:val="006551C6"/>
    <w:rsid w:val="00656F79"/>
    <w:rsid w:val="00665323"/>
    <w:rsid w:val="00672AF9"/>
    <w:rsid w:val="006730A5"/>
    <w:rsid w:val="00673779"/>
    <w:rsid w:val="00683398"/>
    <w:rsid w:val="006841E3"/>
    <w:rsid w:val="00684988"/>
    <w:rsid w:val="00685F3B"/>
    <w:rsid w:val="0069077B"/>
    <w:rsid w:val="00691ABF"/>
    <w:rsid w:val="006A1042"/>
    <w:rsid w:val="006A4537"/>
    <w:rsid w:val="006A7972"/>
    <w:rsid w:val="006B2533"/>
    <w:rsid w:val="006B3C97"/>
    <w:rsid w:val="006B539D"/>
    <w:rsid w:val="006B6963"/>
    <w:rsid w:val="006B7D06"/>
    <w:rsid w:val="006C7056"/>
    <w:rsid w:val="006D4A94"/>
    <w:rsid w:val="006D6A82"/>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422"/>
    <w:rsid w:val="00774BD6"/>
    <w:rsid w:val="00780CED"/>
    <w:rsid w:val="00782069"/>
    <w:rsid w:val="007851E1"/>
    <w:rsid w:val="00795312"/>
    <w:rsid w:val="00796B97"/>
    <w:rsid w:val="00797146"/>
    <w:rsid w:val="007B1EAC"/>
    <w:rsid w:val="007B2A94"/>
    <w:rsid w:val="007B4615"/>
    <w:rsid w:val="007B76EB"/>
    <w:rsid w:val="007C30D2"/>
    <w:rsid w:val="007C5144"/>
    <w:rsid w:val="007C6055"/>
    <w:rsid w:val="007C768E"/>
    <w:rsid w:val="007D1A0A"/>
    <w:rsid w:val="007E21C4"/>
    <w:rsid w:val="007E235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710E9"/>
    <w:rsid w:val="0087571C"/>
    <w:rsid w:val="008762C3"/>
    <w:rsid w:val="008770EA"/>
    <w:rsid w:val="0088577D"/>
    <w:rsid w:val="008901DE"/>
    <w:rsid w:val="00891FC0"/>
    <w:rsid w:val="008932AD"/>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FB2"/>
    <w:rsid w:val="008D7BA9"/>
    <w:rsid w:val="008E17C3"/>
    <w:rsid w:val="008E58B3"/>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43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5672"/>
    <w:rsid w:val="00A769C6"/>
    <w:rsid w:val="00A82444"/>
    <w:rsid w:val="00A82B6D"/>
    <w:rsid w:val="00A83F74"/>
    <w:rsid w:val="00A8487A"/>
    <w:rsid w:val="00A8637B"/>
    <w:rsid w:val="00A91E80"/>
    <w:rsid w:val="00A92063"/>
    <w:rsid w:val="00A92205"/>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6040F"/>
    <w:rsid w:val="00B615F9"/>
    <w:rsid w:val="00B64549"/>
    <w:rsid w:val="00B75A6F"/>
    <w:rsid w:val="00B76570"/>
    <w:rsid w:val="00B82551"/>
    <w:rsid w:val="00B95C9D"/>
    <w:rsid w:val="00B97430"/>
    <w:rsid w:val="00BA0E0B"/>
    <w:rsid w:val="00BA1A90"/>
    <w:rsid w:val="00BA291B"/>
    <w:rsid w:val="00BA366E"/>
    <w:rsid w:val="00BB3038"/>
    <w:rsid w:val="00BB4FCD"/>
    <w:rsid w:val="00BB7FC3"/>
    <w:rsid w:val="00BC5B6D"/>
    <w:rsid w:val="00BD221E"/>
    <w:rsid w:val="00BD4354"/>
    <w:rsid w:val="00BD5877"/>
    <w:rsid w:val="00BD5A70"/>
    <w:rsid w:val="00BD6B9D"/>
    <w:rsid w:val="00BE0283"/>
    <w:rsid w:val="00BE2766"/>
    <w:rsid w:val="00C0023E"/>
    <w:rsid w:val="00C16500"/>
    <w:rsid w:val="00C16647"/>
    <w:rsid w:val="00C17D8A"/>
    <w:rsid w:val="00C210A9"/>
    <w:rsid w:val="00C25934"/>
    <w:rsid w:val="00C30237"/>
    <w:rsid w:val="00C319FD"/>
    <w:rsid w:val="00C330EE"/>
    <w:rsid w:val="00C33ADF"/>
    <w:rsid w:val="00C36F6A"/>
    <w:rsid w:val="00C51802"/>
    <w:rsid w:val="00C518EF"/>
    <w:rsid w:val="00C542FB"/>
    <w:rsid w:val="00C555F8"/>
    <w:rsid w:val="00C60377"/>
    <w:rsid w:val="00C608AB"/>
    <w:rsid w:val="00C62110"/>
    <w:rsid w:val="00C66857"/>
    <w:rsid w:val="00C67397"/>
    <w:rsid w:val="00C7293B"/>
    <w:rsid w:val="00C74091"/>
    <w:rsid w:val="00C749B9"/>
    <w:rsid w:val="00C7609C"/>
    <w:rsid w:val="00C76B0F"/>
    <w:rsid w:val="00C81508"/>
    <w:rsid w:val="00C81744"/>
    <w:rsid w:val="00C81B27"/>
    <w:rsid w:val="00C85EBF"/>
    <w:rsid w:val="00C861D4"/>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1042"/>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A5AD1"/>
    <w:rsid w:val="00DB4E93"/>
    <w:rsid w:val="00DB5429"/>
    <w:rsid w:val="00DC0C35"/>
    <w:rsid w:val="00DC7992"/>
    <w:rsid w:val="00DD4236"/>
    <w:rsid w:val="00DD5A20"/>
    <w:rsid w:val="00DD5EF0"/>
    <w:rsid w:val="00DD60B5"/>
    <w:rsid w:val="00DD7FB9"/>
    <w:rsid w:val="00DE0269"/>
    <w:rsid w:val="00DE7A70"/>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7F1E"/>
    <w:rsid w:val="00ED443D"/>
    <w:rsid w:val="00EE042B"/>
    <w:rsid w:val="00EE54F7"/>
    <w:rsid w:val="00F00A32"/>
    <w:rsid w:val="00F029FC"/>
    <w:rsid w:val="00F03E6C"/>
    <w:rsid w:val="00F07B27"/>
    <w:rsid w:val="00F15B6C"/>
    <w:rsid w:val="00F169AB"/>
    <w:rsid w:val="00F16F78"/>
    <w:rsid w:val="00F171FF"/>
    <w:rsid w:val="00F31BE2"/>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1790"/>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diagramLayout" Target="diagrams/layout3.xml"/><Relationship Id="rId21" Type="http://schemas.openxmlformats.org/officeDocument/2006/relationships/diagramQuickStyle" Target="diagrams/quickStyle3.xml"/><Relationship Id="rId22" Type="http://schemas.openxmlformats.org/officeDocument/2006/relationships/diagramColors" Target="diagrams/colors3.xml"/><Relationship Id="rId23" Type="http://schemas.microsoft.com/office/2007/relationships/diagramDrawing" Target="diagrams/drawing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diagramData" Target="diagrams/data2.xml"/><Relationship Id="rId15" Type="http://schemas.openxmlformats.org/officeDocument/2006/relationships/diagramLayout" Target="diagrams/layout2.xml"/><Relationship Id="rId16" Type="http://schemas.openxmlformats.org/officeDocument/2006/relationships/diagramQuickStyle" Target="diagrams/quickStyle2.xml"/><Relationship Id="rId17" Type="http://schemas.openxmlformats.org/officeDocument/2006/relationships/diagramColors" Target="diagrams/colors2.xml"/><Relationship Id="rId18" Type="http://schemas.microsoft.com/office/2007/relationships/diagramDrawing" Target="diagrams/drawing2.xml"/><Relationship Id="rId19" Type="http://schemas.openxmlformats.org/officeDocument/2006/relationships/diagramData" Target="diagrams/data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B44E08DA-00C6-AA45-9BCB-5C6D8701A75E}" type="presOf" srcId="{2201FD9B-7CFE-E34E-9701-F125AB262420}" destId="{A327A3E8-4897-994F-8C1B-4EB628926EF6}" srcOrd="0" destOrd="0" presId="urn:microsoft.com/office/officeart/2008/layout/HorizontalMultiLevelHierarchy"/>
    <dgm:cxn modelId="{33E0CE2D-DC01-8E47-9EAD-F4999943840D}" type="presOf" srcId="{094EFAE5-BDE3-E849-AEFA-51491DFE0E0A}" destId="{A99C2293-8F64-DD42-A3CB-0E3D4EE841E8}" srcOrd="0" destOrd="0" presId="urn:microsoft.com/office/officeart/2008/layout/HorizontalMultiLevelHierarchy"/>
    <dgm:cxn modelId="{B3D58DB2-B0E5-1F42-94BE-223EF1DED89A}" type="presOf" srcId="{6E6F56D1-0F6A-7B46-BE77-54086B50686B}" destId="{66C5DADD-448B-004B-BDEA-8C94E93C630B}" srcOrd="1" destOrd="0" presId="urn:microsoft.com/office/officeart/2008/layout/HorizontalMultiLevelHierarchy"/>
    <dgm:cxn modelId="{E19A1E70-E19C-B848-AA0C-2B4DBFAC02F3}" type="presOf" srcId="{E7C8B6CC-A06B-5A4E-9976-3D2438940F8B}" destId="{1FA4732B-2815-1C45-BD4A-B2925142464C}" srcOrd="0" destOrd="0" presId="urn:microsoft.com/office/officeart/2008/layout/HorizontalMultiLevelHierarchy"/>
    <dgm:cxn modelId="{2FF7FE79-A1D9-BA46-A168-AFD0537F97E2}" type="presOf" srcId="{F3A61CCB-6D80-7441-B419-7384969A49E5}" destId="{6123FA55-FFED-7B41-A316-664F5F3B53C4}" srcOrd="0"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1B2932B2-D397-8F4E-8ED9-8F94BA034F66}" type="presOf" srcId="{6E6F56D1-0F6A-7B46-BE77-54086B50686B}" destId="{CA00ED95-99F1-C44D-A2ED-744683781170}" srcOrd="0" destOrd="0" presId="urn:microsoft.com/office/officeart/2008/layout/HorizontalMultiLevelHierarchy"/>
    <dgm:cxn modelId="{23ECC27D-052C-8846-B0EE-63DAEBF151F8}" type="presOf" srcId="{CB98514C-E67A-B844-8B63-32880E4B700C}" destId="{39A4F624-0F5F-484E-9E7F-B7853FDD4DBC}" srcOrd="1"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B1030F20-6E40-7C4B-A810-7E1F499E97DC}" type="presOf" srcId="{41DD08DC-5BE2-1940-BF99-4E5B737E57CE}" destId="{DBD23E2F-0D93-F749-B9AB-7A2F9723E336}" srcOrd="0" destOrd="0" presId="urn:microsoft.com/office/officeart/2008/layout/HorizontalMultiLevelHierarchy"/>
    <dgm:cxn modelId="{6E1479D4-7C42-4044-AD32-9CDEFB367475}" type="presOf" srcId="{EE9A7CBF-5053-E946-B26E-5355DE66936C}" destId="{C079739A-BFC0-114A-8089-09CE4A964789}" srcOrd="0" destOrd="0" presId="urn:microsoft.com/office/officeart/2008/layout/HorizontalMultiLevelHierarchy"/>
    <dgm:cxn modelId="{0AC35FF3-E13D-6945-A724-9AE4F7CBDD93}" type="presOf" srcId="{BFE22F38-FC51-254C-9B94-D6BFC259D8BC}" destId="{54C0684D-6C84-4B42-8EA6-FF551ADC3E37}" srcOrd="0" destOrd="0" presId="urn:microsoft.com/office/officeart/2008/layout/HorizontalMultiLevelHierarchy"/>
    <dgm:cxn modelId="{347A5888-FEBA-1540-BBDB-6CAD162FA7D2}" type="presOf" srcId="{975867E1-3B11-CB47-BE0B-7485B91912BE}" destId="{27075E67-1F56-4246-9E9C-89EA203C2D80}" srcOrd="0" destOrd="0" presId="urn:microsoft.com/office/officeart/2008/layout/HorizontalMultiLevelHierarchy"/>
    <dgm:cxn modelId="{97DE8AFB-9E97-B246-94EF-867F75CC4589}" type="presOf" srcId="{0140D7BC-5269-8C4C-BE38-44DFAADDCE7C}" destId="{9C0D3A6A-1520-EE4A-AB7F-44712BA10236}" srcOrd="0" destOrd="0" presId="urn:microsoft.com/office/officeart/2008/layout/HorizontalMultiLevelHierarchy"/>
    <dgm:cxn modelId="{33789CDB-8868-ED46-9F6B-079A2736B150}" type="presOf" srcId="{A80B7B0B-D69E-D84B-9040-F3E37074117F}" destId="{93C9ECEA-8183-3246-9CAC-43541355CC7E}" srcOrd="0" destOrd="0" presId="urn:microsoft.com/office/officeart/2008/layout/HorizontalMultiLevelHierarchy"/>
    <dgm:cxn modelId="{7B4C9A45-A385-5345-A613-BD83635E52FB}" type="presOf" srcId="{E344EE32-33BE-374C-987A-F3AD87CE53A8}" destId="{E7BC6491-E989-604F-B389-F54744F49D09}" srcOrd="0" destOrd="0" presId="urn:microsoft.com/office/officeart/2008/layout/HorizontalMultiLevelHierarchy"/>
    <dgm:cxn modelId="{5A72DAB1-85A9-D344-90CB-42BFC57946DB}" type="presOf" srcId="{0140D7BC-5269-8C4C-BE38-44DFAADDCE7C}" destId="{204AB82A-794E-C644-94F6-5DD739384A1F}" srcOrd="1" destOrd="0" presId="urn:microsoft.com/office/officeart/2008/layout/HorizontalMultiLevelHierarchy"/>
    <dgm:cxn modelId="{342875CB-23B5-4D46-86A4-FA3630F4C45E}" type="presOf" srcId="{BE9C2CB2-91AB-444A-A9FC-CC30F8050D82}" destId="{5962CF98-3093-3743-A6FE-96BAE352EB41}" srcOrd="1" destOrd="0" presId="urn:microsoft.com/office/officeart/2008/layout/HorizontalMultiLevelHierarchy"/>
    <dgm:cxn modelId="{0BC0B695-4054-1040-8A10-4F877866CF0B}" type="presOf" srcId="{4C611844-75F4-1D4B-A4AF-907E137D0228}" destId="{5E558226-438A-5E49-9D7C-330DFCD5D2E2}" srcOrd="1" destOrd="0" presId="urn:microsoft.com/office/officeart/2008/layout/HorizontalMultiLevelHierarchy"/>
    <dgm:cxn modelId="{F1D7394B-D432-1E49-BBB4-095A5F2EAC5E}" type="presOf" srcId="{EE9A7CBF-5053-E946-B26E-5355DE66936C}" destId="{8B60BA6D-1074-5A46-90F5-D651E56348D1}" srcOrd="1" destOrd="0" presId="urn:microsoft.com/office/officeart/2008/layout/HorizontalMultiLevelHierarchy"/>
    <dgm:cxn modelId="{EBD21626-9B57-AE4B-9E7B-E230B0FD6B4E}" type="presOf" srcId="{57A5B0FB-40C4-714C-9020-ABF9714E4395}" destId="{60C5A301-FB4E-7C42-80B1-23A0E197D9CB}" srcOrd="1" destOrd="0" presId="urn:microsoft.com/office/officeart/2008/layout/HorizontalMultiLevelHierarchy"/>
    <dgm:cxn modelId="{3A885CAF-7A4A-E04C-B12A-145D72719D86}" type="presOf" srcId="{BE9C2CB2-91AB-444A-A9FC-CC30F8050D82}" destId="{8663BD2E-8485-0345-B012-167A1F6BB5A1}"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0ED485BA-47AE-ED49-8B94-EBA742E9B7CD}" type="presOf" srcId="{D2D3D0FE-4ED6-AC40-B93A-B6B5C77EAAF1}" destId="{E1929F7B-304F-6E41-939A-D9C13D6F5657}" srcOrd="1" destOrd="0" presId="urn:microsoft.com/office/officeart/2008/layout/HorizontalMultiLevelHierarchy"/>
    <dgm:cxn modelId="{7A8D590E-4000-7C4E-BF52-ADA83285A0AB}" srcId="{41DD08DC-5BE2-1940-BF99-4E5B737E57CE}" destId="{E7C8B6CC-A06B-5A4E-9976-3D2438940F8B}" srcOrd="0" destOrd="0" parTransId="{D2D3D0FE-4ED6-AC40-B93A-B6B5C77EAAF1}" sibTransId="{9C3F0770-0276-DF49-B282-AB1EFAB070DA}"/>
    <dgm:cxn modelId="{07130621-7BEC-CC49-91C6-46A4333DEE4F}" type="presOf" srcId="{4C611844-75F4-1D4B-A4AF-907E137D0228}" destId="{C468E1B8-F627-7D46-8423-6220988E4F9B}"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0B62B90B-3F67-D04C-9A00-B65F68607BD2}" type="presOf" srcId="{D2D3D0FE-4ED6-AC40-B93A-B6B5C77EAAF1}" destId="{473B2AF4-E092-7C4B-B2CC-768717F802C3}" srcOrd="0" destOrd="0" presId="urn:microsoft.com/office/officeart/2008/layout/HorizontalMultiLevelHierarchy"/>
    <dgm:cxn modelId="{1BB0D397-6D4C-B541-966C-5706AF5EEADA}" type="presOf" srcId="{675E0AA2-6F90-6743-B1C4-9D2302FD4279}" destId="{D37D3600-9134-8447-AFA4-365088E8F450}"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A0E83CC9-F013-364E-9734-035B2460FB87}" type="presOf" srcId="{57A5B0FB-40C4-714C-9020-ABF9714E4395}" destId="{0719E5D8-2979-0948-B977-0257EB58B049}" srcOrd="0" destOrd="0" presId="urn:microsoft.com/office/officeart/2008/layout/HorizontalMultiLevelHierarchy"/>
    <dgm:cxn modelId="{9E04B930-2D4B-F344-8B11-1840C1397A6D}" type="presOf" srcId="{CB98514C-E67A-B844-8B63-32880E4B700C}" destId="{370DAFD1-8503-A247-B8BE-89595216058D}" srcOrd="0" destOrd="0" presId="urn:microsoft.com/office/officeart/2008/layout/HorizontalMultiLevelHierarchy"/>
    <dgm:cxn modelId="{3FF0FAAA-E38C-C346-8075-40F434772EA2}" type="presParOf" srcId="{A327A3E8-4897-994F-8C1B-4EB628926EF6}" destId="{94D08EA4-5BF7-7745-B838-DD992A1EF9DC}" srcOrd="0" destOrd="0" presId="urn:microsoft.com/office/officeart/2008/layout/HorizontalMultiLevelHierarchy"/>
    <dgm:cxn modelId="{0C57CD7D-A88B-9143-89C3-0DE95794EC12}" type="presParOf" srcId="{94D08EA4-5BF7-7745-B838-DD992A1EF9DC}" destId="{D37D3600-9134-8447-AFA4-365088E8F450}" srcOrd="0" destOrd="0" presId="urn:microsoft.com/office/officeart/2008/layout/HorizontalMultiLevelHierarchy"/>
    <dgm:cxn modelId="{3D1CB892-AE1F-0345-9AAF-1D503E446CE9}" type="presParOf" srcId="{94D08EA4-5BF7-7745-B838-DD992A1EF9DC}" destId="{3AA9383F-37A2-F243-9E3C-72B3B86598D4}" srcOrd="1" destOrd="0" presId="urn:microsoft.com/office/officeart/2008/layout/HorizontalMultiLevelHierarchy"/>
    <dgm:cxn modelId="{6053B514-9B4E-444D-A4A4-DA2859F30D81}" type="presParOf" srcId="{3AA9383F-37A2-F243-9E3C-72B3B86598D4}" destId="{8663BD2E-8485-0345-B012-167A1F6BB5A1}" srcOrd="0" destOrd="0" presId="urn:microsoft.com/office/officeart/2008/layout/HorizontalMultiLevelHierarchy"/>
    <dgm:cxn modelId="{368F03D8-C340-E34C-8AE8-0FAE6CF8EF85}" type="presParOf" srcId="{8663BD2E-8485-0345-B012-167A1F6BB5A1}" destId="{5962CF98-3093-3743-A6FE-96BAE352EB41}" srcOrd="0" destOrd="0" presId="urn:microsoft.com/office/officeart/2008/layout/HorizontalMultiLevelHierarchy"/>
    <dgm:cxn modelId="{CAFC69EB-60D5-054E-840F-CEE27EAD9265}" type="presParOf" srcId="{3AA9383F-37A2-F243-9E3C-72B3B86598D4}" destId="{9BF5C23F-75BF-2C42-99FB-24F1E1A9942F}" srcOrd="1" destOrd="0" presId="urn:microsoft.com/office/officeart/2008/layout/HorizontalMultiLevelHierarchy"/>
    <dgm:cxn modelId="{63ECD70C-938F-AE43-B152-19851DA74CDB}" type="presParOf" srcId="{9BF5C23F-75BF-2C42-99FB-24F1E1A9942F}" destId="{DBD23E2F-0D93-F749-B9AB-7A2F9723E336}" srcOrd="0" destOrd="0" presId="urn:microsoft.com/office/officeart/2008/layout/HorizontalMultiLevelHierarchy"/>
    <dgm:cxn modelId="{4F826F38-F4F0-D44F-97A1-F580C08B5783}" type="presParOf" srcId="{9BF5C23F-75BF-2C42-99FB-24F1E1A9942F}" destId="{026AB6E6-3231-2D41-A7E4-3ACD9199D6A0}" srcOrd="1" destOrd="0" presId="urn:microsoft.com/office/officeart/2008/layout/HorizontalMultiLevelHierarchy"/>
    <dgm:cxn modelId="{8DB1DCDF-035C-0044-BE9F-3F2A990BD982}" type="presParOf" srcId="{026AB6E6-3231-2D41-A7E4-3ACD9199D6A0}" destId="{473B2AF4-E092-7C4B-B2CC-768717F802C3}" srcOrd="0" destOrd="0" presId="urn:microsoft.com/office/officeart/2008/layout/HorizontalMultiLevelHierarchy"/>
    <dgm:cxn modelId="{F2AD71E2-98DE-FD4E-B8A5-DAC07282AFF4}" type="presParOf" srcId="{473B2AF4-E092-7C4B-B2CC-768717F802C3}" destId="{E1929F7B-304F-6E41-939A-D9C13D6F5657}" srcOrd="0" destOrd="0" presId="urn:microsoft.com/office/officeart/2008/layout/HorizontalMultiLevelHierarchy"/>
    <dgm:cxn modelId="{C088FE91-2955-574C-AA92-DECC95DD7036}" type="presParOf" srcId="{026AB6E6-3231-2D41-A7E4-3ACD9199D6A0}" destId="{30B10C31-3D31-A646-8DA0-0ADE23E59F28}" srcOrd="1" destOrd="0" presId="urn:microsoft.com/office/officeart/2008/layout/HorizontalMultiLevelHierarchy"/>
    <dgm:cxn modelId="{0239EADE-24A7-C540-82DD-5596EE13BE5E}" type="presParOf" srcId="{30B10C31-3D31-A646-8DA0-0ADE23E59F28}" destId="{1FA4732B-2815-1C45-BD4A-B2925142464C}" srcOrd="0" destOrd="0" presId="urn:microsoft.com/office/officeart/2008/layout/HorizontalMultiLevelHierarchy"/>
    <dgm:cxn modelId="{42452EFD-B57F-554E-9F63-BBC55C598810}" type="presParOf" srcId="{30B10C31-3D31-A646-8DA0-0ADE23E59F28}" destId="{72F02DD8-195D-ED4E-8501-0EE7C3DA0355}" srcOrd="1" destOrd="0" presId="urn:microsoft.com/office/officeart/2008/layout/HorizontalMultiLevelHierarchy"/>
    <dgm:cxn modelId="{C3B4EF55-FD24-264D-A9AB-043D68A8851C}" type="presParOf" srcId="{72F02DD8-195D-ED4E-8501-0EE7C3DA0355}" destId="{9C0D3A6A-1520-EE4A-AB7F-44712BA10236}" srcOrd="0" destOrd="0" presId="urn:microsoft.com/office/officeart/2008/layout/HorizontalMultiLevelHierarchy"/>
    <dgm:cxn modelId="{E1E84A6C-6683-AE44-849E-2516A05D03C9}" type="presParOf" srcId="{9C0D3A6A-1520-EE4A-AB7F-44712BA10236}" destId="{204AB82A-794E-C644-94F6-5DD739384A1F}" srcOrd="0" destOrd="0" presId="urn:microsoft.com/office/officeart/2008/layout/HorizontalMultiLevelHierarchy"/>
    <dgm:cxn modelId="{94AE450D-7B1E-744E-A3E8-62CEAAAB9D56}" type="presParOf" srcId="{72F02DD8-195D-ED4E-8501-0EE7C3DA0355}" destId="{CA6A3AEF-960F-0143-8945-B55ACE6305B6}" srcOrd="1" destOrd="0" presId="urn:microsoft.com/office/officeart/2008/layout/HorizontalMultiLevelHierarchy"/>
    <dgm:cxn modelId="{0081AE30-495E-834F-8FCF-0D45F43D88E9}" type="presParOf" srcId="{CA6A3AEF-960F-0143-8945-B55ACE6305B6}" destId="{E7BC6491-E989-604F-B389-F54744F49D09}" srcOrd="0" destOrd="0" presId="urn:microsoft.com/office/officeart/2008/layout/HorizontalMultiLevelHierarchy"/>
    <dgm:cxn modelId="{B5159C1A-5CC2-D84B-B7BF-052FFD61097B}" type="presParOf" srcId="{CA6A3AEF-960F-0143-8945-B55ACE6305B6}" destId="{14E7CB44-BB52-E44C-A470-0A0781FB05CC}" srcOrd="1" destOrd="0" presId="urn:microsoft.com/office/officeart/2008/layout/HorizontalMultiLevelHierarchy"/>
    <dgm:cxn modelId="{A3C9EE6B-3F1F-814F-A27A-6912A2CACE38}" type="presParOf" srcId="{14E7CB44-BB52-E44C-A470-0A0781FB05CC}" destId="{CA00ED95-99F1-C44D-A2ED-744683781170}" srcOrd="0" destOrd="0" presId="urn:microsoft.com/office/officeart/2008/layout/HorizontalMultiLevelHierarchy"/>
    <dgm:cxn modelId="{2ADD532B-160E-EB42-8AEB-28FE38B1901E}" type="presParOf" srcId="{CA00ED95-99F1-C44D-A2ED-744683781170}" destId="{66C5DADD-448B-004B-BDEA-8C94E93C630B}" srcOrd="0" destOrd="0" presId="urn:microsoft.com/office/officeart/2008/layout/HorizontalMultiLevelHierarchy"/>
    <dgm:cxn modelId="{4BE6B771-67F3-4D42-86A6-096BAE9E1907}" type="presParOf" srcId="{14E7CB44-BB52-E44C-A470-0A0781FB05CC}" destId="{2530242B-07C0-FB4D-8B66-963271B9696B}" srcOrd="1" destOrd="0" presId="urn:microsoft.com/office/officeart/2008/layout/HorizontalMultiLevelHierarchy"/>
    <dgm:cxn modelId="{DA654D7D-181B-4841-8B3E-7EE3174C6E27}" type="presParOf" srcId="{2530242B-07C0-FB4D-8B66-963271B9696B}" destId="{27075E67-1F56-4246-9E9C-89EA203C2D80}" srcOrd="0" destOrd="0" presId="urn:microsoft.com/office/officeart/2008/layout/HorizontalMultiLevelHierarchy"/>
    <dgm:cxn modelId="{8424F7DB-1744-F94A-83D4-C1D421B24D37}" type="presParOf" srcId="{2530242B-07C0-FB4D-8B66-963271B9696B}" destId="{78CFB261-EAF8-9448-9E4F-596647FC19C5}" srcOrd="1" destOrd="0" presId="urn:microsoft.com/office/officeart/2008/layout/HorizontalMultiLevelHierarchy"/>
    <dgm:cxn modelId="{1B1B4697-FF88-884F-BAE3-3A42D2023A0C}" type="presParOf" srcId="{72F02DD8-195D-ED4E-8501-0EE7C3DA0355}" destId="{C079739A-BFC0-114A-8089-09CE4A964789}" srcOrd="2" destOrd="0" presId="urn:microsoft.com/office/officeart/2008/layout/HorizontalMultiLevelHierarchy"/>
    <dgm:cxn modelId="{37ED5776-893A-FC48-9BC0-0DACF19FF389}" type="presParOf" srcId="{C079739A-BFC0-114A-8089-09CE4A964789}" destId="{8B60BA6D-1074-5A46-90F5-D651E56348D1}" srcOrd="0" destOrd="0" presId="urn:microsoft.com/office/officeart/2008/layout/HorizontalMultiLevelHierarchy"/>
    <dgm:cxn modelId="{12CCAD14-3A62-0240-AADC-FC59104D1136}" type="presParOf" srcId="{72F02DD8-195D-ED4E-8501-0EE7C3DA0355}" destId="{546DDBEB-8DF0-824C-9332-3EF75BEAF9F5}" srcOrd="3" destOrd="0" presId="urn:microsoft.com/office/officeart/2008/layout/HorizontalMultiLevelHierarchy"/>
    <dgm:cxn modelId="{BCF9D8CD-464E-C24F-BBCD-3AD100403212}" type="presParOf" srcId="{546DDBEB-8DF0-824C-9332-3EF75BEAF9F5}" destId="{93C9ECEA-8183-3246-9CAC-43541355CC7E}" srcOrd="0" destOrd="0" presId="urn:microsoft.com/office/officeart/2008/layout/HorizontalMultiLevelHierarchy"/>
    <dgm:cxn modelId="{62AEA1D0-179D-F54C-86E9-8F4AF6A7B603}" type="presParOf" srcId="{546DDBEB-8DF0-824C-9332-3EF75BEAF9F5}" destId="{C261B0CE-928C-9747-ABF1-1FB1D0B7818B}" srcOrd="1" destOrd="0" presId="urn:microsoft.com/office/officeart/2008/layout/HorizontalMultiLevelHierarchy"/>
    <dgm:cxn modelId="{C6CCD74D-4E2C-5D47-9B7D-774F78D208EE}" type="presParOf" srcId="{C261B0CE-928C-9747-ABF1-1FB1D0B7818B}" destId="{C468E1B8-F627-7D46-8423-6220988E4F9B}" srcOrd="0" destOrd="0" presId="urn:microsoft.com/office/officeart/2008/layout/HorizontalMultiLevelHierarchy"/>
    <dgm:cxn modelId="{1E31D5B6-C5F6-A742-B3C8-EDE49A86B465}" type="presParOf" srcId="{C468E1B8-F627-7D46-8423-6220988E4F9B}" destId="{5E558226-438A-5E49-9D7C-330DFCD5D2E2}" srcOrd="0" destOrd="0" presId="urn:microsoft.com/office/officeart/2008/layout/HorizontalMultiLevelHierarchy"/>
    <dgm:cxn modelId="{BB4A8552-3E20-2F43-81AF-999F48906479}" type="presParOf" srcId="{C261B0CE-928C-9747-ABF1-1FB1D0B7818B}" destId="{E252D838-2FA8-E146-9C98-685A34F8E582}" srcOrd="1" destOrd="0" presId="urn:microsoft.com/office/officeart/2008/layout/HorizontalMultiLevelHierarchy"/>
    <dgm:cxn modelId="{C2F3CFFE-6629-184E-9C0C-37DF118F5357}" type="presParOf" srcId="{E252D838-2FA8-E146-9C98-685A34F8E582}" destId="{54C0684D-6C84-4B42-8EA6-FF551ADC3E37}" srcOrd="0" destOrd="0" presId="urn:microsoft.com/office/officeart/2008/layout/HorizontalMultiLevelHierarchy"/>
    <dgm:cxn modelId="{6F62D5B4-2AB3-9049-B099-5BE97BC85B88}" type="presParOf" srcId="{E252D838-2FA8-E146-9C98-685A34F8E582}" destId="{B759F6A7-B8C9-884F-B18A-E0C83BCD6641}" srcOrd="1" destOrd="0" presId="urn:microsoft.com/office/officeart/2008/layout/HorizontalMultiLevelHierarchy"/>
    <dgm:cxn modelId="{FA085B03-D20F-A747-9011-0D13AF4AFF71}" type="presParOf" srcId="{026AB6E6-3231-2D41-A7E4-3ACD9199D6A0}" destId="{370DAFD1-8503-A247-B8BE-89595216058D}" srcOrd="2" destOrd="0" presId="urn:microsoft.com/office/officeart/2008/layout/HorizontalMultiLevelHierarchy"/>
    <dgm:cxn modelId="{ECF5A505-742D-A140-B600-B3D9BD11BBC9}" type="presParOf" srcId="{370DAFD1-8503-A247-B8BE-89595216058D}" destId="{39A4F624-0F5F-484E-9E7F-B7853FDD4DBC}" srcOrd="0" destOrd="0" presId="urn:microsoft.com/office/officeart/2008/layout/HorizontalMultiLevelHierarchy"/>
    <dgm:cxn modelId="{1B319259-7449-A645-BE4A-AACB0F9520EA}" type="presParOf" srcId="{026AB6E6-3231-2D41-A7E4-3ACD9199D6A0}" destId="{832A4DC3-8F76-544B-AADE-8199E305EA81}" srcOrd="3" destOrd="0" presId="urn:microsoft.com/office/officeart/2008/layout/HorizontalMultiLevelHierarchy"/>
    <dgm:cxn modelId="{ADE6A19C-7BF9-764B-8471-9EBD06326C2C}" type="presParOf" srcId="{832A4DC3-8F76-544B-AADE-8199E305EA81}" destId="{A99C2293-8F64-DD42-A3CB-0E3D4EE841E8}" srcOrd="0" destOrd="0" presId="urn:microsoft.com/office/officeart/2008/layout/HorizontalMultiLevelHierarchy"/>
    <dgm:cxn modelId="{40C112D4-B819-D14C-9219-74FCB4629E2F}" type="presParOf" srcId="{832A4DC3-8F76-544B-AADE-8199E305EA81}" destId="{2E06625B-96BC-1F47-A255-C4C3BBAB25A3}" srcOrd="1" destOrd="0" presId="urn:microsoft.com/office/officeart/2008/layout/HorizontalMultiLevelHierarchy"/>
    <dgm:cxn modelId="{10941F6F-3CDC-3249-8DDD-C578E3076B10}" type="presParOf" srcId="{2E06625B-96BC-1F47-A255-C4C3BBAB25A3}" destId="{0719E5D8-2979-0948-B977-0257EB58B049}" srcOrd="0" destOrd="0" presId="urn:microsoft.com/office/officeart/2008/layout/HorizontalMultiLevelHierarchy"/>
    <dgm:cxn modelId="{B1CC2745-5394-BA41-98A9-5D5AFEAF9C90}" type="presParOf" srcId="{0719E5D8-2979-0948-B977-0257EB58B049}" destId="{60C5A301-FB4E-7C42-80B1-23A0E197D9CB}" srcOrd="0" destOrd="0" presId="urn:microsoft.com/office/officeart/2008/layout/HorizontalMultiLevelHierarchy"/>
    <dgm:cxn modelId="{CD2EA845-082C-4D41-A2A6-49CAF50F1291}" type="presParOf" srcId="{2E06625B-96BC-1F47-A255-C4C3BBAB25A3}" destId="{0811CADE-F7F4-5F48-ADD7-35C64D7C0146}" srcOrd="1" destOrd="0" presId="urn:microsoft.com/office/officeart/2008/layout/HorizontalMultiLevelHierarchy"/>
    <dgm:cxn modelId="{3407CF9C-275B-3649-BDC6-D0B23715DE5D}" type="presParOf" srcId="{0811CADE-F7F4-5F48-ADD7-35C64D7C0146}" destId="{6123FA55-FFED-7B41-A316-664F5F3B53C4}" srcOrd="0" destOrd="0" presId="urn:microsoft.com/office/officeart/2008/layout/HorizontalMultiLevelHierarchy"/>
    <dgm:cxn modelId="{7138D06D-B669-3D45-B7D3-2176B68E58A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36743E88-7C00-6342-87D4-2285604A3B44}" type="presOf" srcId="{AB0FB916-4A66-AF43-98BD-B4EFE8D8D024}" destId="{A4EDC1EC-4E80-6C46-8BD5-67B65DFE330F}"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D6CE65E-C4DB-8441-8A80-30480D6D4EA2}" type="presOf" srcId="{C31729B7-4897-9545-8EA3-596F08D239F4}" destId="{93B285B4-592E-7A49-A361-8598AE15E820}"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28D53649-63C2-7C44-848F-97281BE95A5D}" type="presOf" srcId="{CBDD413F-95FF-DF43-A24A-45681394262F}" destId="{C1DC05B9-9E59-1746-994B-9C76C37FEEFD}" srcOrd="0" destOrd="0" presId="urn:microsoft.com/office/officeart/2005/8/layout/chevron2"/>
    <dgm:cxn modelId="{D7E57C2C-F50D-3D4D-AAFA-D7369F63DA66}" type="presOf" srcId="{7465162F-29AE-2F4E-8E7F-E6FEFE10A71E}" destId="{0E4A88A3-B796-2341-AF46-F02494531746}" srcOrd="0" destOrd="0" presId="urn:microsoft.com/office/officeart/2005/8/layout/chevron2"/>
    <dgm:cxn modelId="{5438E36F-CBC2-2F40-A0EC-497D3EB70B1E}" type="presOf" srcId="{2F5F5519-4D1F-CC46-AD6C-2EC628B93C36}" destId="{1FF39A05-B954-8048-BF78-9114E58BC27F}" srcOrd="0" destOrd="0" presId="urn:microsoft.com/office/officeart/2005/8/layout/chevron2"/>
    <dgm:cxn modelId="{88DEAE74-CD6B-5148-B453-7FBE2C6EE4C4}" type="presOf" srcId="{5E56DE8F-E298-8D48-A091-DB695A85B126}" destId="{390B2CB4-76AB-6243-95C1-1514543E14B0}"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48AC9D73-AE0B-6546-8830-0D1AFDF6EAE9}" type="presOf" srcId="{C1D50E2E-0548-0740-8366-487318749AB4}" destId="{95C140E6-4EBB-D048-904B-D225AA30EB61}" srcOrd="0" destOrd="0" presId="urn:microsoft.com/office/officeart/2005/8/layout/chevron2"/>
    <dgm:cxn modelId="{5F62B6DE-594E-774B-8964-1933DDE13728}" type="presParOf" srcId="{1FF39A05-B954-8048-BF78-9114E58BC27F}" destId="{236E2849-2731-5D47-843F-F908E871CBD9}" srcOrd="0" destOrd="0" presId="urn:microsoft.com/office/officeart/2005/8/layout/chevron2"/>
    <dgm:cxn modelId="{2499E2F3-3F10-E947-97C2-2ACD5D3D1D19}" type="presParOf" srcId="{236E2849-2731-5D47-843F-F908E871CBD9}" destId="{A4EDC1EC-4E80-6C46-8BD5-67B65DFE330F}" srcOrd="0" destOrd="0" presId="urn:microsoft.com/office/officeart/2005/8/layout/chevron2"/>
    <dgm:cxn modelId="{A9A55623-16A2-0E4F-A826-A51ABA4C8DE9}" type="presParOf" srcId="{236E2849-2731-5D47-843F-F908E871CBD9}" destId="{95C140E6-4EBB-D048-904B-D225AA30EB61}" srcOrd="1" destOrd="0" presId="urn:microsoft.com/office/officeart/2005/8/layout/chevron2"/>
    <dgm:cxn modelId="{279FF668-4A8B-584D-9BC7-CB86F7ACC6BC}" type="presParOf" srcId="{1FF39A05-B954-8048-BF78-9114E58BC27F}" destId="{E63A09E2-8A47-544B-ABBF-6D98B910B045}" srcOrd="1" destOrd="0" presId="urn:microsoft.com/office/officeart/2005/8/layout/chevron2"/>
    <dgm:cxn modelId="{2DB50E5F-E910-EF4F-849E-19E9D869C7A3}" type="presParOf" srcId="{1FF39A05-B954-8048-BF78-9114E58BC27F}" destId="{45005649-28CB-D442-B329-5180BD25454A}" srcOrd="2" destOrd="0" presId="urn:microsoft.com/office/officeart/2005/8/layout/chevron2"/>
    <dgm:cxn modelId="{8E960A2B-EF18-3F42-B9BE-9F2C906B661F}" type="presParOf" srcId="{45005649-28CB-D442-B329-5180BD25454A}" destId="{390B2CB4-76AB-6243-95C1-1514543E14B0}" srcOrd="0" destOrd="0" presId="urn:microsoft.com/office/officeart/2005/8/layout/chevron2"/>
    <dgm:cxn modelId="{775220B2-CD59-2641-B81E-E0A4BB49FA70}" type="presParOf" srcId="{45005649-28CB-D442-B329-5180BD25454A}" destId="{C1DC05B9-9E59-1746-994B-9C76C37FEEFD}" srcOrd="1" destOrd="0" presId="urn:microsoft.com/office/officeart/2005/8/layout/chevron2"/>
    <dgm:cxn modelId="{DD2886B3-16A1-CB43-A85D-2602C11927FB}" type="presParOf" srcId="{1FF39A05-B954-8048-BF78-9114E58BC27F}" destId="{DFF33AAF-A56A-4340-832D-9C5B422578C5}" srcOrd="3" destOrd="0" presId="urn:microsoft.com/office/officeart/2005/8/layout/chevron2"/>
    <dgm:cxn modelId="{5EBC9ACF-63A1-0246-904D-9F58C9A7F22C}" type="presParOf" srcId="{1FF39A05-B954-8048-BF78-9114E58BC27F}" destId="{1D1E1834-82BD-DC48-B671-0703C91B7999}" srcOrd="4" destOrd="0" presId="urn:microsoft.com/office/officeart/2005/8/layout/chevron2"/>
    <dgm:cxn modelId="{3DE9DE31-BF68-B544-85FA-0A29496CEA7E}" type="presParOf" srcId="{1D1E1834-82BD-DC48-B671-0703C91B7999}" destId="{0E4A88A3-B796-2341-AF46-F02494531746}" srcOrd="0" destOrd="0" presId="urn:microsoft.com/office/officeart/2005/8/layout/chevron2"/>
    <dgm:cxn modelId="{B130E5B3-5C25-E04A-9E07-05D341C9D62A}"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891E0791-87BB-D14D-9889-422D854A3D9B}" type="presOf" srcId="{E4EDDA9B-7C04-D24C-8A89-4496628D23E4}" destId="{12C96B04-B06C-F64F-9240-E0318C572543}"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CD505C3C-9B36-A644-933B-FB7BB64FDC0A}" type="presOf" srcId="{E2483C93-9400-0444-8CFE-E9B754347ADA}" destId="{84364DBE-27D2-9F42-BD57-2B5072C88696}" srcOrd="0" destOrd="0" presId="urn:microsoft.com/office/officeart/2005/8/layout/chevron2"/>
    <dgm:cxn modelId="{22D704CC-D297-B64B-98BD-E24FF8741BAD}" srcId="{713A690B-1B13-734D-B85F-DCB3FC3A5AC2}" destId="{27D5D11B-CD8A-4940-A7B0-AFDDAEFD597C}" srcOrd="0" destOrd="0" parTransId="{CCCE115D-0659-874B-B13B-B36B75743DB8}" sibTransId="{E1D2621D-0624-6D4D-A589-1A085F924B26}"/>
    <dgm:cxn modelId="{D24DEBCA-BF4D-B04F-8B41-9F3767D9641F}" type="presOf" srcId="{2F6DFD49-E7EE-BA48-9154-A2DA165ECBB0}" destId="{A9CE728C-F4A5-1041-9C78-B3206283E274}" srcOrd="0" destOrd="0" presId="urn:microsoft.com/office/officeart/2005/8/layout/chevron2"/>
    <dgm:cxn modelId="{A15BE443-DD18-074E-9D3F-FBA09B59F297}" type="presOf" srcId="{A1A459ED-BB1C-A744-923E-F0B26299FE1B}" destId="{CD661F9A-A9CA-2142-835F-5B39B71BD283}" srcOrd="0" destOrd="0" presId="urn:microsoft.com/office/officeart/2005/8/layout/chevron2"/>
    <dgm:cxn modelId="{BE30EA35-8E88-654B-8731-A7C3B9D2F3E8}" type="presOf" srcId="{713A690B-1B13-734D-B85F-DCB3FC3A5AC2}" destId="{42F4EC6A-47FB-B140-AA7E-8E85ACA29582}"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2EC3B6CF-B548-7740-8DF9-43FF4C5BE7BA}" type="presOf" srcId="{27D5D11B-CD8A-4940-A7B0-AFDDAEFD597C}" destId="{7D231F9D-539F-D942-A947-0B11DE813BC8}"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CABC25D1-F4AD-F045-8DDB-1620B1F39364}" type="presOf" srcId="{8133F4E7-9016-3744-B65C-E1E7345F436A}" destId="{6B283427-19E3-5341-940D-388F54ADDB1C}"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FEF8FF1F-5E9B-8149-89FD-85A7E0606F84}" type="presOf" srcId="{1AB2F561-0258-AA4A-B6F9-D82BFE9DFC58}" destId="{702B77AF-68FF-5349-8470-6448C448EF30}"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CF02E487-21E2-0641-A5FE-EA05AE35BD5E}" srcId="{8133F4E7-9016-3744-B65C-E1E7345F436A}" destId="{2F6DFD49-E7EE-BA48-9154-A2DA165ECBB0}" srcOrd="0" destOrd="0" parTransId="{B992504D-FF1A-8B42-97B1-0773391586B7}" sibTransId="{9E7D5104-F6A7-ED4C-AF7B-D41C7B2FAC9B}"/>
    <dgm:cxn modelId="{A56109F7-9D55-EB4B-A9A5-FEB70A14A03B}" type="presOf" srcId="{F1386CD7-6252-4E43-8CBB-4B8321E854AA}" destId="{F287D9F4-284A-4441-BDC0-04A9E06574D7}" srcOrd="0" destOrd="0" presId="urn:microsoft.com/office/officeart/2005/8/layout/chevron2"/>
    <dgm:cxn modelId="{1B658D95-1921-3E41-AF90-9CD9190CFBE0}" type="presOf" srcId="{8003FAFB-7252-E74A-BCF2-97953C903016}" destId="{857402EE-A19A-1749-BA54-7FA2D3AEA070}" srcOrd="0" destOrd="0" presId="urn:microsoft.com/office/officeart/2005/8/layout/chevron2"/>
    <dgm:cxn modelId="{68418732-1327-1048-B5C3-9F1CC12F7365}" type="presOf" srcId="{CFF6CB9A-7B24-174A-8A84-C43C9EB355EA}" destId="{F1B780F5-D0F4-A445-ADD5-5BC1017B0D13}" srcOrd="0" destOrd="0" presId="urn:microsoft.com/office/officeart/2005/8/layout/chevron2"/>
    <dgm:cxn modelId="{95341B18-FC6C-F747-9562-BFB5D18B1CE3}" srcId="{8003FAFB-7252-E74A-BCF2-97953C903016}" destId="{8133F4E7-9016-3744-B65C-E1E7345F436A}" srcOrd="0" destOrd="0" parTransId="{DA06200F-C19E-E04C-BEB1-9DD270A44BBA}" sibTransId="{BEFCDA53-5F84-A54C-A2FA-AE37DE1D606F}"/>
    <dgm:cxn modelId="{78B7F687-6EE4-4D47-851C-A849A7EFE799}" srcId="{8003FAFB-7252-E74A-BCF2-97953C903016}" destId="{1AB2F561-0258-AA4A-B6F9-D82BFE9DFC58}" srcOrd="3" destOrd="0" parTransId="{E4C7DCDF-C580-9D48-8CBE-0493F01062FE}" sibTransId="{4ADCA773-9ED7-1747-B92B-3FA58FAD8EF9}"/>
    <dgm:cxn modelId="{12C4B3D4-871E-7A49-9C65-BEB7AE49AC13}" type="presParOf" srcId="{857402EE-A19A-1749-BA54-7FA2D3AEA070}" destId="{9C16D6D8-BD68-2641-8B87-47DAE7E29D73}" srcOrd="0" destOrd="0" presId="urn:microsoft.com/office/officeart/2005/8/layout/chevron2"/>
    <dgm:cxn modelId="{1BF1A3C4-DD1D-2A43-B6F5-E0ED56579997}" type="presParOf" srcId="{9C16D6D8-BD68-2641-8B87-47DAE7E29D73}" destId="{6B283427-19E3-5341-940D-388F54ADDB1C}" srcOrd="0" destOrd="0" presId="urn:microsoft.com/office/officeart/2005/8/layout/chevron2"/>
    <dgm:cxn modelId="{6C00589F-D9CF-0A48-AF46-2E912A10D4CE}" type="presParOf" srcId="{9C16D6D8-BD68-2641-8B87-47DAE7E29D73}" destId="{A9CE728C-F4A5-1041-9C78-B3206283E274}" srcOrd="1" destOrd="0" presId="urn:microsoft.com/office/officeart/2005/8/layout/chevron2"/>
    <dgm:cxn modelId="{999100C1-A29F-0E42-AB4A-5BE00F4F7D65}" type="presParOf" srcId="{857402EE-A19A-1749-BA54-7FA2D3AEA070}" destId="{C6592C6D-72E7-094E-BE09-2F930AAB700D}" srcOrd="1" destOrd="0" presId="urn:microsoft.com/office/officeart/2005/8/layout/chevron2"/>
    <dgm:cxn modelId="{76C2A0D2-530B-E94A-8055-F2378CCC1C5E}" type="presParOf" srcId="{857402EE-A19A-1749-BA54-7FA2D3AEA070}" destId="{49C697FE-429F-074C-8823-3EF3DB7AEAF8}" srcOrd="2" destOrd="0" presId="urn:microsoft.com/office/officeart/2005/8/layout/chevron2"/>
    <dgm:cxn modelId="{05537E2B-6ABF-DA44-A6A7-852240CD31F6}" type="presParOf" srcId="{49C697FE-429F-074C-8823-3EF3DB7AEAF8}" destId="{42F4EC6A-47FB-B140-AA7E-8E85ACA29582}" srcOrd="0" destOrd="0" presId="urn:microsoft.com/office/officeart/2005/8/layout/chevron2"/>
    <dgm:cxn modelId="{A5C3EB4A-8452-494D-8858-44F82A518537}" type="presParOf" srcId="{49C697FE-429F-074C-8823-3EF3DB7AEAF8}" destId="{7D231F9D-539F-D942-A947-0B11DE813BC8}" srcOrd="1" destOrd="0" presId="urn:microsoft.com/office/officeart/2005/8/layout/chevron2"/>
    <dgm:cxn modelId="{9C54F18D-A781-3A40-8731-B19607E4E6F3}" type="presParOf" srcId="{857402EE-A19A-1749-BA54-7FA2D3AEA070}" destId="{A708D67F-A982-064A-B0CC-013A9812BCED}" srcOrd="3" destOrd="0" presId="urn:microsoft.com/office/officeart/2005/8/layout/chevron2"/>
    <dgm:cxn modelId="{D7BB4478-8E27-0849-ABB1-5DAB0536F624}" type="presParOf" srcId="{857402EE-A19A-1749-BA54-7FA2D3AEA070}" destId="{6C61CC62-9E5F-8246-979B-F4E1E37222C1}" srcOrd="4" destOrd="0" presId="urn:microsoft.com/office/officeart/2005/8/layout/chevron2"/>
    <dgm:cxn modelId="{F06075F4-7D60-8746-8D2F-D6DBB1D3265D}" type="presParOf" srcId="{6C61CC62-9E5F-8246-979B-F4E1E37222C1}" destId="{F1B780F5-D0F4-A445-ADD5-5BC1017B0D13}" srcOrd="0" destOrd="0" presId="urn:microsoft.com/office/officeart/2005/8/layout/chevron2"/>
    <dgm:cxn modelId="{EA2A07DF-3D31-0F4B-96AA-372B095F86F0}" type="presParOf" srcId="{6C61CC62-9E5F-8246-979B-F4E1E37222C1}" destId="{F287D9F4-284A-4441-BDC0-04A9E06574D7}" srcOrd="1" destOrd="0" presId="urn:microsoft.com/office/officeart/2005/8/layout/chevron2"/>
    <dgm:cxn modelId="{D31914F3-59B7-3440-867D-4E6BA82F34E8}" type="presParOf" srcId="{857402EE-A19A-1749-BA54-7FA2D3AEA070}" destId="{A3FF241D-C1F8-DF46-BD2A-8758AF056AA3}" srcOrd="5" destOrd="0" presId="urn:microsoft.com/office/officeart/2005/8/layout/chevron2"/>
    <dgm:cxn modelId="{C37B35BF-D3F3-E24F-A2EF-29D85418E2E1}" type="presParOf" srcId="{857402EE-A19A-1749-BA54-7FA2D3AEA070}" destId="{D5C7A215-1423-6544-89F7-90553FA7B105}" srcOrd="6" destOrd="0" presId="urn:microsoft.com/office/officeart/2005/8/layout/chevron2"/>
    <dgm:cxn modelId="{BA581F8E-843C-584A-A86E-92FC3D666BF3}" type="presParOf" srcId="{D5C7A215-1423-6544-89F7-90553FA7B105}" destId="{702B77AF-68FF-5349-8470-6448C448EF30}" srcOrd="0" destOrd="0" presId="urn:microsoft.com/office/officeart/2005/8/layout/chevron2"/>
    <dgm:cxn modelId="{B6963646-1FD2-5A42-B0B4-A802317F9055}" type="presParOf" srcId="{D5C7A215-1423-6544-89F7-90553FA7B105}" destId="{12C96B04-B06C-F64F-9240-E0318C572543}" srcOrd="1" destOrd="0" presId="urn:microsoft.com/office/officeart/2005/8/layout/chevron2"/>
    <dgm:cxn modelId="{652EFD45-ADA0-A544-BA3F-692E32659DBE}" type="presParOf" srcId="{857402EE-A19A-1749-BA54-7FA2D3AEA070}" destId="{3EDD2A3D-981C-DB4A-88B2-6CDD0D58195A}" srcOrd="7" destOrd="0" presId="urn:microsoft.com/office/officeart/2005/8/layout/chevron2"/>
    <dgm:cxn modelId="{6BF1B326-419F-DF48-AC1D-0A57FC6B9C25}" type="presParOf" srcId="{857402EE-A19A-1749-BA54-7FA2D3AEA070}" destId="{7709F700-B5CB-B54E-9C97-523059E4652C}" srcOrd="8" destOrd="0" presId="urn:microsoft.com/office/officeart/2005/8/layout/chevron2"/>
    <dgm:cxn modelId="{88820AA0-AE2C-0D4B-B9A7-08AB5E1D09C4}" type="presParOf" srcId="{7709F700-B5CB-B54E-9C97-523059E4652C}" destId="{84364DBE-27D2-9F42-BD57-2B5072C88696}" srcOrd="0" destOrd="0" presId="urn:microsoft.com/office/officeart/2005/8/layout/chevron2"/>
    <dgm:cxn modelId="{0D0FCC0D-144F-A34E-A51B-B138E416CD80}"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CC844-B223-9644-93A7-6A109B992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21</Pages>
  <Words>6500</Words>
  <Characters>37051</Characters>
  <Application>Microsoft Macintosh Word</Application>
  <DocSecurity>0</DocSecurity>
  <Lines>308</Lines>
  <Paragraphs>86</Paragraphs>
  <ScaleCrop>false</ScaleCrop>
  <Company/>
  <LinksUpToDate>false</LinksUpToDate>
  <CharactersWithSpaces>43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96</cp:revision>
  <dcterms:created xsi:type="dcterms:W3CDTF">2013-02-13T14:29:00Z</dcterms:created>
  <dcterms:modified xsi:type="dcterms:W3CDTF">2013-04-17T13:01:00Z</dcterms:modified>
</cp:coreProperties>
</file>